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92049D">
        <w:rPr>
          <w:lang w:val="de-DE"/>
        </w:rPr>
        <w:instrText xml:space="preserve"> ADDIN ZOTERO_ITEM CSL_CITATION {"citationID":"U7OUrGB3","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92049D">
        <w:rPr>
          <w:lang w:val="de-DE"/>
        </w:rPr>
        <w:instrText xml:space="preserve"> ADDIN ZOTERO_ITEM CSL_CITATION {"citationID":"Zf0rNFwn","properties":{"formattedCitation":"[2]","plainCitation":"[2]"},"citationItems":[{"id":3216,"uris":["http://zotero.org/groups/753033/items/FZ6VTP84"],"uri":["http://zotero.org/groups/753033/items/FZ6VTP84"],"itemData":{"id":3216,"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92049D">
        <w:rPr>
          <w:lang w:val="de-DE"/>
        </w:rPr>
        <w:instrText xml:space="preserve"> ADDIN ZOTERO_ITEM CSL_CITATION {"citationID":"Z7ivnkzu","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92049D">
        <w:rPr>
          <w:lang w:val="de-DE"/>
        </w:rPr>
        <w:instrText xml:space="preserve"> ADDIN ZOTERO_ITEM CSL_CITATION {"citationID":"1h4pc53i54","properties":{"formattedCitation":"[3]","plainCitation":"[3]"},"citationItems":[{"id":3220,"uris":["http://zotero.org/groups/753033/items/TZX4AE7C"],"uri":["http://zotero.org/groups/753033/items/TZX4AE7C"],"itemData":{"id":3220,"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92049D">
        <w:rPr>
          <w:lang w:val="de-DE"/>
        </w:rPr>
        <w:instrText xml:space="preserve"> ADDIN ZOTERO_ITEM CSL_CITATION {"citationID":"f2x1RUKn","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FD0E1F" w:rsidP="00FD0E1F">
      <w:pPr>
        <w:rPr>
          <w:lang w:val="de-DE"/>
        </w:rPr>
      </w:pP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w:t>
      </w:r>
      <w:r w:rsidR="00882031">
        <w:rPr>
          <w:lang w:val="de-DE"/>
        </w:rPr>
        <w:fldChar w:fldCharType="begin"/>
      </w:r>
      <w:r w:rsidR="00882031">
        <w:rPr>
          <w:lang w:val="de-DE"/>
        </w:rPr>
        <w:instrText xml:space="preserve"> ADDIN ZOTERO_ITEM CSL_CITATION {"citationID":"thkifnKw","properties":{"formattedCitation":"[4]","plainCitation":"[4]"},"citationItems":[{"id":3300,"uris":["http://zotero.org/groups/753033/items/T527277J"],"uri":["http://zotero.org/groups/753033/items/T527277J"],"itemData":{"id":3300,"type":"webpage","title":"Two-Phase Commit Mechanism","URL":"https://docs.oracle.com/cd/B28359_01/server.111/b28310/ds_txns003.htm#ADMIN12222","accessed":{"date-parts":[["2016",12,17]]}}}],"schema":"https://github.com/citation-style-language/schema/raw/master/csl-citation.json"} </w:instrText>
      </w:r>
      <w:r w:rsidR="00882031">
        <w:rPr>
          <w:lang w:val="de-DE"/>
        </w:rPr>
        <w:fldChar w:fldCharType="separate"/>
      </w:r>
      <w:r w:rsidR="00882031" w:rsidRPr="00882031">
        <w:rPr>
          <w:lang w:val="de-DE"/>
        </w:rPr>
        <w:t>[4]</w:t>
      </w:r>
      <w:r w:rsidR="00882031">
        <w:rPr>
          <w:lang w:val="de-DE"/>
        </w:rPr>
        <w:fldChar w:fldCharType="end"/>
      </w:r>
      <w:r>
        <w:rPr>
          <w:lang w:val="de-DE"/>
        </w:rPr>
        <w:t xml:space="preserve">. Wesentlich sind außerdem Logging-Mechanismen, die im Bedarfsfall die notwendigen Informationen für </w:t>
      </w:r>
      <w:r w:rsidR="00882031">
        <w:rPr>
          <w:lang w:val="de-DE"/>
        </w:rPr>
        <w:t>ein Rollback</w:t>
      </w:r>
      <w:r>
        <w:rPr>
          <w:lang w:val="de-DE"/>
        </w:rPr>
        <w:t xml:space="preserve"> bereitstellen</w:t>
      </w:r>
      <w:r w:rsidR="00882031">
        <w:rPr>
          <w:lang w:val="de-DE"/>
        </w:rPr>
        <w:fldChar w:fldCharType="begin"/>
      </w:r>
      <w:r w:rsidR="00882031">
        <w:rPr>
          <w:lang w:val="de-DE"/>
        </w:rPr>
        <w:instrText xml:space="preserve"> ADDIN ZOTERO_ITEM CSL_CITATION {"citationID":"w3Jcs0yb","properties":{"formattedCitation":"[5]","plainCitation":"[5]"},"citationItems":[{"id":3304,"uris":["http://zotero.org/groups/753033/items/W2SJHZ86"],"uri":["http://zotero.org/groups/753033/items/W2SJHZ86"],"itemData":{"id":3304,"type":"webpage","title":"Distributed Logging for Transaction Processing","URL":"http://www.cs.tufts.edu/~nr/cs257/archive/alfred-spector/spector85sigmod.pdf","accessed":{"date-parts":[["2016",12,17]]}}}],"schema":"https://github.com/citation-style-language/schema/raw/master/csl-citation.json"} </w:instrText>
      </w:r>
      <w:r w:rsidR="00882031">
        <w:rPr>
          <w:lang w:val="de-DE"/>
        </w:rPr>
        <w:fldChar w:fldCharType="separate"/>
      </w:r>
      <w:r w:rsidR="00882031" w:rsidRPr="00882031">
        <w:rPr>
          <w:lang w:val="de-DE"/>
        </w:rPr>
        <w:t>[5]</w:t>
      </w:r>
      <w:r w:rsidR="00882031">
        <w:rPr>
          <w:lang w:val="de-DE"/>
        </w:rPr>
        <w:fldChar w:fldCharType="end"/>
      </w:r>
      <w:r>
        <w:rPr>
          <w:lang w:val="de-DE"/>
        </w:rPr>
        <w:t>.</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r w:rsidR="00882031">
        <w:rPr>
          <w:lang w:val="de-DE"/>
        </w:rPr>
        <w:fldChar w:fldCharType="begin"/>
      </w:r>
      <w:r w:rsidR="00882031">
        <w:rPr>
          <w:lang w:val="de-DE"/>
        </w:rPr>
        <w:instrText xml:space="preserve"> ADDIN ZOTERO_ITEM CSL_CITATION {"citationID":"z0BKaA90","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882031">
        <w:rPr>
          <w:lang w:val="de-DE"/>
        </w:rPr>
        <w:fldChar w:fldCharType="separate"/>
      </w:r>
      <w:r w:rsidR="00882031" w:rsidRPr="00882031">
        <w:rPr>
          <w:lang w:val="de-DE"/>
        </w:rPr>
        <w:t>[1]</w:t>
      </w:r>
      <w:r w:rsidR="00882031">
        <w:rPr>
          <w:lang w:val="de-DE"/>
        </w:rPr>
        <w:fldChar w:fldCharType="end"/>
      </w:r>
      <w:r>
        <w:rPr>
          <w:lang w:val="de-DE"/>
        </w:rPr>
        <w:t>.</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fire-and-forge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lastRenderedPageBreak/>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590209" w:rsidRDefault="00590209" w:rsidP="00590209">
      <w:pPr>
        <w:jc w:val="both"/>
        <w:rPr>
          <w:lang w:val="de-DE"/>
        </w:rPr>
      </w:pPr>
      <w:r w:rsidRPr="000A5242">
        <w:rPr>
          <w:lang w:val="de-DE"/>
        </w:rPr>
        <w:t>JMS ist eine API, die als Bestandteil von Java EE Interfaces definiert, welche die Interaktion von Java-Anwendungen mit einer Message Oriented Middleware (MOM) ermöglichen</w:t>
      </w:r>
      <w:r>
        <w:rPr>
          <w:lang w:val="de-DE"/>
        </w:rPr>
        <w:t xml:space="preserve"> wie in </w:t>
      </w:r>
      <w:r>
        <w:rPr>
          <w:lang w:val="de-DE"/>
        </w:rPr>
        <w:fldChar w:fldCharType="begin"/>
      </w:r>
      <w:r>
        <w:rPr>
          <w:lang w:val="de-DE"/>
        </w:rPr>
        <w:instrText xml:space="preserve"> REF _Ref469748567 \h </w:instrText>
      </w:r>
      <w:r>
        <w:rPr>
          <w:lang w:val="de-DE"/>
        </w:rPr>
      </w:r>
      <w:r>
        <w:rPr>
          <w:lang w:val="de-DE"/>
        </w:rPr>
        <w:fldChar w:fldCharType="separate"/>
      </w:r>
      <w:r>
        <w:t xml:space="preserve">Abbildung </w:t>
      </w:r>
      <w:r>
        <w:rPr>
          <w:noProof/>
        </w:rPr>
        <w:t>1</w:t>
      </w:r>
      <w:r>
        <w:rPr>
          <w:lang w:val="de-DE"/>
        </w:rPr>
        <w:fldChar w:fldCharType="end"/>
      </w:r>
      <w:r>
        <w:rPr>
          <w:lang w:val="de-DE"/>
        </w:rPr>
        <w:t xml:space="preserve"> zu sehen ist</w:t>
      </w:r>
      <w:r w:rsidRPr="000A5242">
        <w:rPr>
          <w:lang w:val="de-DE"/>
        </w:rPr>
        <w:t>.</w:t>
      </w:r>
      <w:r w:rsidRPr="0041201A">
        <w:rPr>
          <w:lang w:val="de-DE"/>
        </w:rPr>
        <w:t xml:space="preserve"> </w:t>
      </w:r>
      <w:r>
        <w:rPr>
          <w:lang w:val="de-DE"/>
        </w:rPr>
        <w:t>Vom Grundsatz her stellt die Message Oriented Middleware eher ein prozessorientierter Client/Server-Modell dar und bietet damit nicht das gleiche Abstraktionsniveau wie bei objektorientierten Konzepten.</w:t>
      </w:r>
      <w:r>
        <w:rPr>
          <w:lang w:val="de-DE"/>
        </w:rPr>
        <w:fldChar w:fldCharType="begin"/>
      </w:r>
      <w:r>
        <w:rPr>
          <w:lang w:val="de-DE"/>
        </w:rPr>
        <w:instrText xml:space="preserve"> ADDIN ZOTERO_ITEM CSL_CITATION {"citationID":"SDzcsUe7","properties":{"formattedCitation":"[1]","plainCitation":"[1]"},"citationItems":[{"id":1722,"uris":["http://zotero.org/groups/753033/items/UZFZP2X4"],"uri":["http://zotero.org/groups/753033/items/UZFZP2X4"],"itemData":{"id":172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6A57F9">
        <w:t>[1]</w:t>
      </w:r>
      <w:r>
        <w:rPr>
          <w:lang w:val="de-DE"/>
        </w:rPr>
        <w:fldChar w:fldCharType="end"/>
      </w:r>
    </w:p>
    <w:p w:rsidR="00590209" w:rsidRDefault="00590209" w:rsidP="00590209">
      <w:pPr>
        <w:keepNext/>
        <w:jc w:val="both"/>
      </w:pPr>
      <w:r>
        <w:rPr>
          <w:noProof/>
          <w:lang w:val="de-DE" w:eastAsia="de-DE"/>
        </w:rPr>
        <w:drawing>
          <wp:inline distT="0" distB="0" distL="0" distR="0" wp14:anchorId="7F62B9EE" wp14:editId="0983DC85">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rsidR="00590209" w:rsidRDefault="00590209" w:rsidP="00590209">
      <w:pPr>
        <w:pStyle w:val="Beschriftung"/>
        <w:jc w:val="both"/>
        <w:rPr>
          <w:lang w:val="de-DE"/>
        </w:rPr>
      </w:pPr>
      <w:bookmarkStart w:id="1" w:name="_Ref469748567"/>
      <w:r>
        <w:t xml:space="preserve">Abbildung </w:t>
      </w:r>
      <w:r>
        <w:fldChar w:fldCharType="begin"/>
      </w:r>
      <w:r>
        <w:instrText xml:space="preserve"> SEQ Abbildung \* ARABIC </w:instrText>
      </w:r>
      <w:r>
        <w:fldChar w:fldCharType="separate"/>
      </w:r>
      <w:r>
        <w:rPr>
          <w:noProof/>
        </w:rPr>
        <w:t>1</w:t>
      </w:r>
      <w:r>
        <w:fldChar w:fldCharType="end"/>
      </w:r>
      <w:bookmarkEnd w:id="1"/>
      <w:r>
        <w:t xml:space="preserve"> Clients in verschiedenen Rollen kommunizieren mit dem JMS Provider (hier eine MOM) über die JMS API </w:t>
      </w:r>
      <w:r>
        <w:fldChar w:fldCharType="begin"/>
      </w:r>
      <w:r>
        <w:instrText xml:space="preserve"> ADDIN ZOTERO_ITEM CSL_CITATION {"citationID":"suWjpYoF","properties":{"formattedCitation":"[4]","plainCitation":"[4]"},"citationItems":[{"id":1788,"uris":["http://zotero.org/groups/753033/items/XXK4W27J"],"uri":["http://zotero.org/groups/753033/items/XXK4W27J"],"itemData":{"id":1788,"type":"article","title":"jms.pdf","URL":"http://berrendorf.inf.h-brs.de/lehre/ss02/vps1/seminar/jms.pdf","accessed":{"date-parts":[["2016",12,17]]}}}],"schema":"https://github.com/citation-style-language/schema/raw/master/csl-citation.json"} </w:instrText>
      </w:r>
      <w:r>
        <w:fldChar w:fldCharType="separate"/>
      </w:r>
      <w:r w:rsidRPr="0079277D">
        <w:t>[4]</w:t>
      </w:r>
      <w:r>
        <w:fldChar w:fldCharType="end"/>
      </w:r>
    </w:p>
    <w:p w:rsidR="00590209" w:rsidRDefault="00590209" w:rsidP="00590209">
      <w:pPr>
        <w:jc w:val="both"/>
        <w:rPr>
          <w:lang w:val="de-DE"/>
        </w:rPr>
      </w:pPr>
    </w:p>
    <w:p w:rsidR="00590209" w:rsidRDefault="00590209" w:rsidP="00590209">
      <w:pPr>
        <w:jc w:val="both"/>
        <w:rPr>
          <w:lang w:val="de-DE"/>
        </w:rPr>
      </w:pPr>
      <w:r>
        <w:rPr>
          <w:lang w:val="de-DE"/>
        </w:rPr>
        <w:t>Würde JMS alle vorhandenen Funktionen von Messaging Systemen bereitstellen, wäre dies viel zu komplex, weshalb nur die notwendigen Funktionalitäten für eine Implementierung anspruchsvoller Unternehmensanwendung bereitgestellt werden.</w:t>
      </w:r>
      <w:r>
        <w:rPr>
          <w:lang w:val="de-DE"/>
        </w:rPr>
        <w:fldChar w:fldCharType="begin"/>
      </w:r>
      <w:r>
        <w:rPr>
          <w:lang w:val="de-DE"/>
        </w:rPr>
        <w:instrText xml:space="preserve"> ADDIN ZOTERO_ITEM CSL_CITATION {"citationID":"IDs38rW3","properties":{"formattedCitation":"[5]","plainCitation":"[5]"},"citationItems":[{"id":1783,"uris":["http://zotero.org/groups/753033/items/39AFVPEC"],"uri":["http://zotero.org/groups/753033/items/39AFVPEC"],"itemData":{"id":178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Pr="0079277D">
        <w:t>[5]</w:t>
      </w:r>
      <w:r>
        <w:rPr>
          <w:lang w:val="de-DE"/>
        </w:rPr>
        <w:fldChar w:fldCharType="end"/>
      </w:r>
      <w:r>
        <w:rPr>
          <w:lang w:val="de-DE"/>
        </w:rPr>
        <w:t xml:space="preserve"> </w:t>
      </w:r>
      <w:r w:rsidRPr="00DF5C9B">
        <w:rPr>
          <w:lang w:val="de-DE"/>
        </w:rPr>
        <w:t xml:space="preserve">Wenn eine Komponente JMS nutzt wird diese als Client bezeichnet werden, dieser kann mithilfe von JMS senden oder beziehen. </w:t>
      </w:r>
      <w:r>
        <w:rPr>
          <w:lang w:val="de-DE"/>
        </w:rPr>
        <w:t>Dabei bietet JMS die Möglichkeit eines asynchronen, also losen Austausch, bei welchem die Kommunikationspartner nicht gleichzeitig erreichbar sein müssen.</w:t>
      </w:r>
      <w:r>
        <w:rPr>
          <w:lang w:val="de-DE"/>
        </w:rPr>
        <w:fldChar w:fldCharType="begin"/>
      </w:r>
      <w:r>
        <w:rPr>
          <w:lang w:val="de-DE"/>
        </w:rPr>
        <w:instrText xml:space="preserve"> ADDIN ZOTERO_ITEM CSL_CITATION {"citationID":"8K2SYKMF","properties":{"formattedCitation":"[4]","plainCitation":"[4]"},"citationItems":[{"id":1788,"uris":["http://zotero.org/groups/753033/items/XXK4W27J"],"uri":["http://zotero.org/groups/753033/items/XXK4W27J"],"itemData":{"id":1788,"type":"article","title":"jms.pdf","URL":"http://berrendorf.inf.h-brs.de/lehre/ss02/vps1/seminar/jms.pdf","accessed":{"date-parts":[["2016",12,17]]}}}],"schema":"https://github.com/citation-style-language/schema/raw/master/csl-citation.json"} </w:instrText>
      </w:r>
      <w:r>
        <w:rPr>
          <w:lang w:val="de-DE"/>
        </w:rPr>
        <w:fldChar w:fldCharType="separate"/>
      </w:r>
      <w:r w:rsidRPr="0079277D">
        <w:t>[4]</w:t>
      </w:r>
      <w:r>
        <w:rPr>
          <w:lang w:val="de-DE"/>
        </w:rPr>
        <w:fldChar w:fldCharType="end"/>
      </w:r>
      <w:r>
        <w:rPr>
          <w:lang w:val="de-DE"/>
        </w:rPr>
        <w:t xml:space="preserve"> Dies bedeutet, dass nicht alle Kommunikationspartner zu einem Austausch gleichzeitig erreichbar sein müssen, um eine Verlustfreie Kommunikation zu gewährleisten zu können, auch wenn dieser vorübergehend nicht erreichbar ist.  </w:t>
      </w:r>
    </w:p>
    <w:p w:rsidR="000867D7" w:rsidRPr="000A5242" w:rsidRDefault="000867D7" w:rsidP="000867D7">
      <w:pPr>
        <w:rPr>
          <w:lang w:val="de-DE"/>
        </w:rPr>
      </w:pPr>
    </w:p>
    <w:p w:rsidR="00590209" w:rsidRPr="007F0A0A" w:rsidRDefault="00590209" w:rsidP="00590209">
      <w:pPr>
        <w:keepNext/>
        <w:jc w:val="both"/>
        <w:rPr>
          <w:highlight w:val="yellow"/>
        </w:rPr>
      </w:pPr>
      <w:r w:rsidRPr="007F0A0A">
        <w:rPr>
          <w:noProof/>
          <w:highlight w:val="yellow"/>
          <w:lang w:val="de-DE" w:eastAsia="de-DE"/>
        </w:rPr>
        <w:drawing>
          <wp:inline distT="0" distB="0" distL="0" distR="0" wp14:anchorId="415CAB4C" wp14:editId="1B244932">
            <wp:extent cx="3200400" cy="92202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00400" cy="922020"/>
                    </a:xfrm>
                    <a:prstGeom prst="rect">
                      <a:avLst/>
                    </a:prstGeom>
                  </pic:spPr>
                </pic:pic>
              </a:graphicData>
            </a:graphic>
          </wp:inline>
        </w:drawing>
      </w:r>
    </w:p>
    <w:p w:rsidR="00590209" w:rsidRPr="000A5242" w:rsidRDefault="00590209" w:rsidP="00590209">
      <w:pPr>
        <w:pStyle w:val="Beschriftung"/>
        <w:jc w:val="both"/>
        <w:rPr>
          <w:lang w:val="de-DE"/>
        </w:rPr>
      </w:pPr>
      <w:r w:rsidRPr="007F0A0A">
        <w:rPr>
          <w:highlight w:val="yellow"/>
        </w:rPr>
        <w:t xml:space="preserve">Abbildung </w:t>
      </w:r>
      <w:r w:rsidRPr="007F0A0A">
        <w:rPr>
          <w:highlight w:val="yellow"/>
        </w:rPr>
        <w:fldChar w:fldCharType="begin"/>
      </w:r>
      <w:r w:rsidRPr="007F0A0A">
        <w:rPr>
          <w:highlight w:val="yellow"/>
        </w:rPr>
        <w:instrText xml:space="preserve"> SEQ Abbildung \* ARABIC </w:instrText>
      </w:r>
      <w:r w:rsidRPr="007F0A0A">
        <w:rPr>
          <w:highlight w:val="yellow"/>
        </w:rPr>
        <w:fldChar w:fldCharType="separate"/>
      </w:r>
      <w:r w:rsidRPr="007F0A0A">
        <w:rPr>
          <w:noProof/>
          <w:highlight w:val="yellow"/>
        </w:rPr>
        <w:t>2</w:t>
      </w:r>
      <w:r w:rsidRPr="007F0A0A">
        <w:rPr>
          <w:highlight w:val="yellow"/>
        </w:rPr>
        <w:fldChar w:fldCharType="end"/>
      </w:r>
      <w:r w:rsidRPr="007F0A0A">
        <w:rPr>
          <w:highlight w:val="yellow"/>
        </w:rPr>
        <w:t xml:space="preserve"> JMS Nachricht</w:t>
      </w:r>
      <w:r w:rsidRPr="007F0A0A">
        <w:rPr>
          <w:highlight w:val="yellow"/>
        </w:rPr>
        <w:fldChar w:fldCharType="begin"/>
      </w:r>
      <w:r w:rsidRPr="007F0A0A">
        <w:rPr>
          <w:highlight w:val="yellow"/>
        </w:rPr>
        <w:instrText xml:space="preserve"> ADDIN ZOTERO_ITEM CSL_CITATION {"citationID":"wBUY0XOL","properties":{"formattedCitation":"[4]","plainCitation":"[4]"},"citationItems":[{"id":1788,"uris":["http://zotero.org/groups/753033/items/XXK4W27J"],"uri":["http://zotero.org/groups/753033/items/XXK4W27J"],"itemData":{"id":1788,"type":"article","title":"jms.pdf","URL":"http://berrendorf.inf.h-brs.de/lehre/ss02/vps1/seminar/jms.pdf","accessed":{"date-parts":[["2016",12,17]]}}}],"schema":"https://github.com/citation-style-language/schema/raw/master/csl-citation.json"} </w:instrText>
      </w:r>
      <w:r w:rsidRPr="007F0A0A">
        <w:rPr>
          <w:highlight w:val="yellow"/>
        </w:rPr>
        <w:fldChar w:fldCharType="separate"/>
      </w:r>
      <w:r w:rsidRPr="007F0A0A">
        <w:rPr>
          <w:highlight w:val="yellow"/>
        </w:rPr>
        <w:t>[4]</w:t>
      </w:r>
      <w:r w:rsidRPr="007F0A0A">
        <w:rPr>
          <w:highlight w:val="yellow"/>
        </w:rPr>
        <w:fldChar w:fldCharType="end"/>
      </w: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590209" w:rsidRPr="000A5242" w:rsidRDefault="00590209" w:rsidP="00590209">
      <w:pPr>
        <w:jc w:val="both"/>
        <w:rPr>
          <w:lang w:val="de-DE"/>
        </w:rPr>
      </w:pPr>
      <w:r w:rsidRPr="000A5242">
        <w:rPr>
          <w:lang w:val="de-DE"/>
        </w:rPr>
        <w:t>JMS bietet zur Übermittlung von Nachrichten zwei JMS-Destinations an, Queue und Topic. Die Queue dient der asynchronen Point-to-Point Kommunikation.</w:t>
      </w:r>
      <w:r>
        <w:rPr>
          <w:lang w:val="de-DE"/>
        </w:rPr>
        <w:t xml:space="preserve"> Diese stellen dabei die Komponenten an die sich die Kommunikation richtet dar. Die</w:t>
      </w:r>
      <w:r w:rsidRPr="000A5242">
        <w:rPr>
          <w:lang w:val="de-DE"/>
        </w:rPr>
        <w:t xml:space="preserve"> Nachrichten werden i.d.R. nach dem FIFO-Prinzip vom Sender in der Queue abgelegt und vom Empfänger dort abgeholt. Topics werden hingegen eingesetzt, wenn die Nachricht im Rahmen eines Publish-Subscribe-Verfahren an mehrere Empfänger versendet werden soll.</w:t>
      </w:r>
      <w:r>
        <w:rPr>
          <w:lang w:val="de-DE"/>
        </w:rPr>
        <w:t xml:space="preserve"> Dabei schickt der Publisher die Nachricht an ein sogenanntes Topic, an welchem sich dann mehrere Subscriber anmelden um diese zu erhalten.</w:t>
      </w:r>
      <w:r>
        <w:rPr>
          <w:lang w:val="de-DE"/>
        </w:rPr>
        <w:fldChar w:fldCharType="begin"/>
      </w:r>
      <w:r>
        <w:rPr>
          <w:lang w:val="de-DE"/>
        </w:rPr>
        <w:instrText xml:space="preserve"> ADDIN ZOTERO_ITEM CSL_CITATION {"citationID":"bo49hlEn","properties":{"formattedCitation":"[4]","plainCitation":"[4]"},"citationItems":[{"id":1788,"uris":["http://zotero.org/groups/753033/items/XXK4W27J"],"uri":["http://zotero.org/groups/753033/items/XXK4W27J"],"itemData":{"id":1788,"type":"article","title":"jms.pdf","URL":"http://berrendorf.inf.h-brs.de/lehre/ss02/vps1/seminar/jms.pdf","accessed":{"date-parts":[["2016",12,17]]}}}],"schema":"https://github.com/citation-style-language/schema/raw/master/csl-citation.json"} </w:instrText>
      </w:r>
      <w:r>
        <w:rPr>
          <w:lang w:val="de-DE"/>
        </w:rPr>
        <w:fldChar w:fldCharType="separate"/>
      </w:r>
      <w:r w:rsidRPr="00857360">
        <w:t>[4]</w:t>
      </w:r>
      <w:r>
        <w:rPr>
          <w:lang w:val="de-DE"/>
        </w:rPr>
        <w:fldChar w:fldCharType="end"/>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bookmarkStart w:id="2" w:name="_GoBack"/>
      <w:bookmarkEnd w:id="2"/>
    </w:p>
    <w:p w:rsidR="00590209" w:rsidRPr="000A5242" w:rsidRDefault="00590209" w:rsidP="00590209">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Der Provider stellt eine Einheit dar, die JMS für eine Anwendung zur Verfügung stellt. Dabei sollte der JMS-Provider idealerweise zu 100 % in Java geschrieben werden um die Arbeit bei der Implementierung eines neuen Providers zu minimieren.</w:t>
      </w:r>
      <w:r>
        <w:rPr>
          <w:lang w:val="de-DE"/>
        </w:rPr>
        <w:fldChar w:fldCharType="begin"/>
      </w:r>
      <w:r>
        <w:rPr>
          <w:lang w:val="de-DE"/>
        </w:rPr>
        <w:instrText xml:space="preserve"> ADDIN ZOTERO_ITEM CSL_CITATION {"citationID":"aQEodCda","properties":{"formattedCitation":"[5]","plainCitation":"[5]"},"citationItems":[{"id":1783,"uris":["http://zotero.org/groups/753033/items/39AFVPEC"],"uri":["http://zotero.org/groups/753033/items/39AFVPEC"],"itemData":{"id":1783,"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Pr="0079277D">
        <w:t>[5]</w:t>
      </w:r>
      <w:r>
        <w:rPr>
          <w:lang w:val="de-DE"/>
        </w:rPr>
        <w:fldChar w:fldCharType="end"/>
      </w:r>
      <w:r>
        <w:rPr>
          <w:lang w:val="de-DE"/>
        </w:rPr>
        <w:t xml:space="preserve"> Der JMS Provider stellt in der Regel eine Instanz da, die von einem JMS Client eine nachricht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467405">
        <w:rPr>
          <w:highlight w:val="yellow"/>
        </w:rPr>
        <w:t xml:space="preserve">Abbildung </w:t>
      </w:r>
      <w:r w:rsidRPr="00467405">
        <w:rPr>
          <w:noProof/>
          <w:highlight w:val="yellow"/>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 xml:space="preserve">verletzt, womit zunächst ein </w:t>
      </w:r>
      <w:r w:rsidR="00870053" w:rsidRPr="00636A6D">
        <w:rPr>
          <w:lang w:val="de-DE"/>
        </w:rPr>
        <w:lastRenderedPageBreak/>
        <w:t>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t>Server</w:t>
      </w:r>
    </w:p>
    <w:p w:rsidR="006940C0" w:rsidRPr="004B5266" w:rsidRDefault="00EA2F13" w:rsidP="0010219E">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 xml:space="preserve">edundante Auslegung und </w:t>
      </w:r>
      <w:r w:rsidR="00DC20CF" w:rsidRPr="004B5266">
        <w:rPr>
          <w:lang w:val="de-DE"/>
        </w:rPr>
        <w:t>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2">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3" w:name="_Ref469399142"/>
      <w:bookmarkStart w:id="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1</w:t>
      </w:r>
      <w:r w:rsidRPr="00636A6D">
        <w:fldChar w:fldCharType="end"/>
      </w:r>
      <w:bookmarkEnd w:id="3"/>
      <w:r w:rsidRPr="00636A6D">
        <w:rPr>
          <w:lang w:val="de-DE"/>
        </w:rPr>
        <w:t xml:space="preserve">: </w:t>
      </w:r>
      <w:bookmarkStart w:id="5" w:name="_Ref469399124"/>
      <w:r w:rsidRPr="00636A6D">
        <w:rPr>
          <w:lang w:val="de-DE"/>
        </w:rPr>
        <w:t>Komponentenmodell der serverseitigen Anwendung</w:t>
      </w:r>
      <w:bookmarkEnd w:id="4"/>
      <w:bookmarkEnd w:id="5"/>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xml:space="preserve">. Außerdem ist somit eine vereinfachte Austauschbarkeit der </w:t>
      </w:r>
      <w:r w:rsidR="00A2652C" w:rsidRPr="00636A6D">
        <w:rPr>
          <w:lang w:val="de-DE"/>
        </w:rPr>
        <w:lastRenderedPageBreak/>
        <w:t>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3">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6"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2</w:t>
      </w:r>
      <w:r w:rsidRPr="00636A6D">
        <w:fldChar w:fldCharType="end"/>
      </w:r>
      <w:bookmarkEnd w:id="6"/>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4">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r>
        <w:t xml:space="preserve">Abbildung </w:t>
      </w:r>
      <w:r>
        <w:fldChar w:fldCharType="begin"/>
      </w:r>
      <w:r>
        <w:instrText xml:space="preserve"> SEQ Abbildung \* ARABIC </w:instrText>
      </w:r>
      <w:r>
        <w:fldChar w:fldCharType="separate"/>
      </w:r>
      <w:r w:rsidR="00F15986">
        <w:rPr>
          <w:noProof/>
        </w:rPr>
        <w:t>4</w:t>
      </w:r>
      <w:r>
        <w:fldChar w:fldCharType="end"/>
      </w:r>
      <w:r>
        <w:t xml:space="preserve">: </w:t>
      </w:r>
      <w:r w:rsidRPr="009521F5">
        <w:t>Domainmodell der serverseitigen Datenbankschicht</w:t>
      </w:r>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5749F2">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6">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Im Folgenden wird nun auf die Umsetzung der vorab beschrieben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 xml:space="preserve">Die Ursprüngliche Anforderung an die Chatapplikation definierte den Wildfly 8.2 als Zielsystem. Unter Absprache </w:t>
      </w:r>
      <w:r w:rsidRPr="00BB635C">
        <w:rPr>
          <w:lang w:val="de-DE"/>
        </w:rPr>
        <w:lastRenderedPageBreak/>
        <w:t>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Das Build- und Deploymanagement</w:t>
      </w:r>
    </w:p>
    <w:p w:rsidR="00310DA8" w:rsidRDefault="00310DA8" w:rsidP="0064330C">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Default="00760126" w:rsidP="0064330C">
      <w:pPr>
        <w:pStyle w:val="berschrift3"/>
        <w:rPr>
          <w:lang w:val="de-DE"/>
        </w:rPr>
      </w:pPr>
      <w:r w:rsidRPr="000A5242">
        <w:rPr>
          <w:lang w:val="de-DE"/>
        </w:rPr>
        <w:t>Anbindung der Datenbankinstanzen</w:t>
      </w:r>
    </w:p>
    <w:p w:rsidR="004B4DF1" w:rsidRDefault="004B4DF1" w:rsidP="004B4DF1">
      <w:pPr>
        <w:rPr>
          <w:lang w:val="de-DE"/>
        </w:rPr>
      </w:pPr>
      <w:r>
        <w:rPr>
          <w:lang w:val="de-DE"/>
        </w:rPr>
        <w:t>Die Anbindung der beiden Datenbanken CountDB und TraceDB wird außerhalb des Codes unter Verwendung einer persistence.xml konfiguriert. (Vorteile?)</w:t>
      </w:r>
    </w:p>
    <w:p w:rsidR="004B4DF1" w:rsidRDefault="00A40554" w:rsidP="004B4DF1">
      <w:pPr>
        <w:rPr>
          <w:lang w:val="de-DE"/>
        </w:rPr>
      </w:pPr>
      <w:r>
        <w:rPr>
          <w:lang w:val="de-DE"/>
        </w:rPr>
        <w:t>Für die Umsetzung der Persistenz werden nach dem Modell der Container Managed Persistence (CMP)</w:t>
      </w:r>
      <w:r w:rsidR="0092049D">
        <w:rPr>
          <w:lang w:val="de-DE"/>
        </w:rPr>
        <w:fldChar w:fldCharType="begin"/>
      </w:r>
      <w:r w:rsidR="00882031">
        <w:rPr>
          <w:lang w:val="de-DE"/>
        </w:rPr>
        <w:instrText xml:space="preserve"> ADDIN ZOTERO_ITEM CSL_CITATION {"citationID":"OfM8SaQA","properties":{"formattedCitation":"[8]","plainCitation":"[8]"},"citationItems":[{"id":3294,"uris":["http://zotero.org/groups/753033/items/NZVE52KE"],"uri":["http://zotero.org/groups/753033/items/NZVE52KE"],"itemData":{"id":3294,"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882031" w:rsidRPr="00882031">
        <w:rPr>
          <w:lang w:val="de-DE"/>
        </w:rPr>
        <w:t>[8]</w:t>
      </w:r>
      <w:r w:rsidR="0092049D">
        <w:rPr>
          <w:lang w:val="de-DE"/>
        </w:rPr>
        <w:fldChar w:fldCharType="end"/>
      </w:r>
      <w:r>
        <w:rPr>
          <w:lang w:val="de-DE"/>
        </w:rPr>
        <w:t xml:space="preserve"> die Java Persistence API (JPA</w:t>
      </w:r>
      <w:r w:rsidR="0092049D">
        <w:rPr>
          <w:lang w:val="de-DE"/>
        </w:rPr>
        <w:t>)</w:t>
      </w:r>
      <w:r w:rsidR="0092049D">
        <w:rPr>
          <w:lang w:val="de-DE"/>
        </w:rPr>
        <w:fldChar w:fldCharType="begin"/>
      </w:r>
      <w:r w:rsidR="00882031">
        <w:rPr>
          <w:lang w:val="de-DE"/>
        </w:rPr>
        <w:instrText xml:space="preserve"> ADDIN ZOTERO_ITEM CSL_CITATION {"citationID":"3sxRFdC3","properties":{"formattedCitation":"[9]","plainCitation":"[9]"},"citationItems":[{"id":3292,"uris":["http://zotero.org/groups/753033/items/NWGNURJJ"],"uri":["http://zotero.org/groups/753033/items/NWGNURJJ"],"itemData":{"id":3292,"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882031" w:rsidRPr="00882031">
        <w:rPr>
          <w:lang w:val="de-DE"/>
        </w:rPr>
        <w:t>[9]</w:t>
      </w:r>
      <w:r w:rsidR="0092049D">
        <w:rPr>
          <w:lang w:val="de-DE"/>
        </w:rPr>
        <w:fldChar w:fldCharType="end"/>
      </w:r>
      <w:r>
        <w:rPr>
          <w:lang w:val="de-DE"/>
        </w:rPr>
        <w:t xml:space="preserve"> und Entitiy Beans verwendet. Zum Einsatz kommt dabei der Transaction-</w:t>
      </w:r>
      <w:r w:rsidR="00930538">
        <w:rPr>
          <w:lang w:val="de-DE"/>
        </w:rPr>
        <w:t>scoped Persistence Context, demnach ist die Lebensdauer des Kontexts auf eine einzelne JTA Transaktion beschränkt.</w:t>
      </w:r>
    </w:p>
    <w:p w:rsidR="004B4DF1" w:rsidRDefault="004B4DF1" w:rsidP="004B4DF1">
      <w:pPr>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EJB Session Beans -&gt; alle stateless</w:t>
      </w:r>
    </w:p>
    <w:p w:rsidR="00314C7D" w:rsidRDefault="00314C7D" w:rsidP="00314C7D">
      <w:pPr>
        <w:rPr>
          <w:lang w:val="de-DE"/>
        </w:rPr>
      </w:pPr>
    </w:p>
    <w:p w:rsidR="00314C7D" w:rsidRDefault="00314C7D" w:rsidP="006740E1">
      <w:pPr>
        <w:jc w:val="both"/>
        <w:rPr>
          <w:lang w:val="de-DE"/>
        </w:rPr>
      </w:pPr>
      <w:r>
        <w:rPr>
          <w:lang w:val="de-DE"/>
        </w:rPr>
        <w:t>Die Enterprise-Java-Beans-Spezifikation (EJB) ist Bestandteil von JEE und unterstützt die Umssetzung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882031">
        <w:rPr>
          <w:color w:val="000000"/>
          <w:lang w:val="de-DE" w:eastAsia="de-DE"/>
        </w:rPr>
        <w:instrText xml:space="preserve"> ADDIN ZOTERO_ITEM CSL_CITATION {"citationID":"2f81lp6ds5","properties":{"formattedCitation":"[10]","plainCitation":"[10]"},"citationItems":[{"id":3233,"uris":["http://zotero.org/groups/753033/items/M6EBFX7S"],"uri":["http://zotero.org/groups/753033/items/M6EBFX7S"],"itemData":{"id":3233,"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882031" w:rsidRPr="00882031">
        <w:rPr>
          <w:lang w:val="de-DE"/>
        </w:rPr>
        <w:t>[10]</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Default="00795719" w:rsidP="0061572C">
      <w:pPr>
        <w:shd w:val="clear" w:color="auto" w:fill="FFFFFF"/>
        <w:autoSpaceDE/>
        <w:autoSpaceDN/>
        <w:spacing w:after="240"/>
        <w:jc w:val="both"/>
        <w:rPr>
          <w:color w:val="000000"/>
          <w:lang w:val="de-DE" w:eastAsia="de-DE"/>
        </w:rPr>
      </w:pPr>
      <w:r>
        <w:rPr>
          <w:color w:val="000000"/>
          <w:lang w:val="de-DE" w:eastAsia="de-DE"/>
        </w:rPr>
        <w:t>Die Umsetzung der RESTful Webservices erfolgt nach der Java API for RESTful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882031">
        <w:rPr>
          <w:color w:val="000000"/>
          <w:lang w:val="de-DE" w:eastAsia="de-DE"/>
        </w:rPr>
        <w:instrText xml:space="preserve"> ADDIN ZOTERO_ITEM CSL_CITATION {"citationID":"1ph04j1pp0","properties":{"formattedCitation":"[11]","plainCitation":"[11]"},"citationItems":[{"id":3268,"uris":["http://zotero.org/groups/753033/items/2CNTR8JE"],"uri":["http://zotero.org/groups/753033/items/2CNTR8JE"],"itemData":{"id":3268,"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882031" w:rsidRPr="00882031">
        <w:rPr>
          <w:lang w:val="de-DE"/>
        </w:rPr>
        <w:t>[11]</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URL’s gebunden werden.</w:t>
      </w:r>
      <w:r w:rsidR="00912675">
        <w:rPr>
          <w:color w:val="000000"/>
          <w:lang w:val="de-DE" w:eastAsia="de-DE"/>
        </w:rPr>
        <w:t xml:space="preserve"> Wie in den Anforderungen genannt werden hiermit die Schnittstelle für den Admin-Client sowie  für den Login umgesetzt.</w:t>
      </w:r>
    </w:p>
    <w:p w:rsidR="00AB3C37" w:rsidRDefault="00AB3C37" w:rsidP="0061572C">
      <w:pPr>
        <w:shd w:val="clear" w:color="auto" w:fill="FFFFFF"/>
        <w:autoSpaceDE/>
        <w:autoSpaceDN/>
        <w:spacing w:after="240"/>
        <w:jc w:val="both"/>
        <w:rPr>
          <w:color w:val="000000"/>
          <w:lang w:val="de-DE" w:eastAsia="de-DE"/>
        </w:rPr>
      </w:pPr>
    </w:p>
    <w:p w:rsidR="0064330C" w:rsidRPr="000A5242" w:rsidRDefault="00457E0B" w:rsidP="006740E1">
      <w:pPr>
        <w:pStyle w:val="berschrift2"/>
        <w:jc w:val="both"/>
        <w:rPr>
          <w:lang w:val="de-DE"/>
        </w:rPr>
      </w:pPr>
      <w:r>
        <w:rPr>
          <w:lang w:val="de-DE"/>
        </w:rPr>
        <w:t>U</w:t>
      </w:r>
      <w:r w:rsidR="009E4531" w:rsidRPr="000A5242">
        <w:rPr>
          <w:lang w:val="de-DE"/>
        </w:rPr>
        <w:t>msetzung einer gemäß XA verteilten Transaktion</w:t>
      </w:r>
    </w:p>
    <w:p w:rsidR="009755FD" w:rsidRDefault="009755FD" w:rsidP="006740E1">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r w:rsidR="0092049D">
        <w:rPr>
          <w:lang w:val="de-DE"/>
        </w:rPr>
        <w:fldChar w:fldCharType="begin"/>
      </w:r>
      <w:r w:rsidR="00882031">
        <w:rPr>
          <w:lang w:val="de-DE"/>
        </w:rPr>
        <w:instrText xml:space="preserve"> ADDIN ZOTERO_ITEM CSL_CITATION {"citationID":"E06YKSK5","properties":{"formattedCitation":"[12]","plainCitation":"[12]"},"citationItems":[{"id":3296,"uris":["http://zotero.org/groups/753033/items/8ZSDB79J"],"uri":["http://zotero.org/groups/753033/items/8ZSDB79J"],"itemData":{"id":3296,"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882031" w:rsidRPr="00882031">
        <w:rPr>
          <w:lang w:val="de-DE"/>
        </w:rPr>
        <w:t>[12]</w:t>
      </w:r>
      <w:r w:rsidR="0092049D">
        <w:rPr>
          <w:lang w:val="de-DE"/>
        </w:rPr>
        <w:fldChar w:fldCharType="end"/>
      </w:r>
      <w:r>
        <w:rPr>
          <w:lang w:val="de-DE"/>
        </w:rPr>
        <w:t>.</w:t>
      </w:r>
    </w:p>
    <w:p w:rsidR="00AB3C37" w:rsidRDefault="00AB3C37" w:rsidP="00AB3C37">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wie bereits erwähnt eine container-managed Transaktion eingesetzt. </w:t>
      </w:r>
      <w:r w:rsidR="00D90770">
        <w:rPr>
          <w:lang w:val="de-DE"/>
        </w:rPr>
        <w:t xml:space="preserve"> Das bedeutet, dass der EJB-Container für das Setzen der Transaktionsgrenzen verantwortlich ist.</w:t>
      </w:r>
    </w:p>
    <w:p w:rsidR="00DB6B57" w:rsidRDefault="00DB6B57" w:rsidP="00AB3C37">
      <w:pPr>
        <w:jc w:val="both"/>
        <w:rPr>
          <w:lang w:val="de-DE"/>
        </w:rPr>
      </w:pPr>
      <w:r>
        <w:rPr>
          <w:lang w:val="de-DE"/>
        </w:rPr>
        <w:t>Der Transaktionsmanager der für die Implementierung verteilter Transaktionen mit EJB benötigt wird, wird von Wildfly bereitgestellt. Die Schnittstelle zu diesem Transaktionsmanager wird durch JTA (Java Transaction API) definiert. JTA basiert auf dem XA-Standard der den Rahmen für die umzusetzende Transaktion bildet</w:t>
      </w:r>
      <w:r w:rsidR="00D855D2">
        <w:rPr>
          <w:lang w:val="de-DE"/>
        </w:rPr>
        <w:fldChar w:fldCharType="begin"/>
      </w:r>
      <w:r w:rsidR="00882031">
        <w:rPr>
          <w:lang w:val="de-DE"/>
        </w:rPr>
        <w:instrText xml:space="preserve"> ADDIN ZOTERO_ITEM CSL_CITATION {"citationID":"37QKu4Lf","properties":{"formattedCitation":"[13]","plainCitation":"[13]"},"citationItems":[{"id":3290,"uris":["http://zotero.org/groups/753033/items/FFUNCRI6"],"uri":["http://zotero.org/groups/753033/items/FFUNCRI6"],"itemData":{"id":329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882031" w:rsidRPr="00882031">
        <w:rPr>
          <w:lang w:val="de-DE"/>
        </w:rPr>
        <w:t>[13]</w:t>
      </w:r>
      <w:r w:rsidR="00D855D2">
        <w:rPr>
          <w:lang w:val="de-DE"/>
        </w:rPr>
        <w:fldChar w:fldCharType="end"/>
      </w:r>
      <w:r>
        <w:rPr>
          <w:lang w:val="de-DE"/>
        </w:rPr>
        <w:t xml:space="preserve">. </w:t>
      </w:r>
    </w:p>
    <w:p w:rsidR="00A75936" w:rsidRDefault="00A75936" w:rsidP="00AB3C37">
      <w:pPr>
        <w:jc w:val="both"/>
        <w:rPr>
          <w:lang w:val="de-DE"/>
        </w:rPr>
      </w:pPr>
      <w:r>
        <w:rPr>
          <w:lang w:val="de-DE"/>
        </w:rPr>
        <w:lastRenderedPageBreak/>
        <w:t>Wichtig ist zudem, dass auch die in die Transaktion eingebundenen Ressourcen „XA-compliant“ sind. Das ist für die MariaDB-Instanzen gegeben.</w:t>
      </w:r>
    </w:p>
    <w:p w:rsidR="00A75936" w:rsidRDefault="00A75936" w:rsidP="00AB3C37">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rsidR="00AB3C37" w:rsidRDefault="00AB3C37" w:rsidP="006740E1">
      <w:pPr>
        <w:jc w:val="both"/>
        <w:rPr>
          <w:lang w:val="de-DE"/>
        </w:rPr>
      </w:pPr>
    </w:p>
    <w:p w:rsidR="009755FD" w:rsidRPr="000A5242" w:rsidRDefault="009755FD" w:rsidP="006740E1">
      <w:pPr>
        <w:jc w:val="both"/>
        <w:rPr>
          <w:lang w:val="de-DE"/>
        </w:rPr>
      </w:pPr>
    </w:p>
    <w:p w:rsidR="00A75936" w:rsidRPr="00A75936" w:rsidRDefault="00A75936" w:rsidP="00A75936">
      <w:pPr>
        <w:pStyle w:val="berschrift2"/>
        <w:rPr>
          <w:lang w:val="de-DE"/>
        </w:rPr>
      </w:pPr>
      <w:r>
        <w:rPr>
          <w:lang w:val="de-DE"/>
        </w:rPr>
        <w:t>???</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 xml:space="preserve">Das Web-Application-Framework Angular wurde am 14. September 2016 in der Version 2.0 veröffentlicht </w:t>
      </w:r>
      <w:r>
        <w:rPr>
          <w:lang w:val="de-DE"/>
        </w:rPr>
        <w:fldChar w:fldCharType="begin"/>
      </w:r>
      <w:r w:rsidR="00882031">
        <w:rPr>
          <w:lang w:val="de-DE"/>
        </w:rPr>
        <w:instrText xml:space="preserve"> ADDIN ZOTERO_ITEM CSL_CITATION {"citationID":"1874fkdc9l","properties":{"formattedCitation":"[14]","plainCitation":"[14]"},"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882031" w:rsidRPr="00882031">
        <w:rPr>
          <w:lang w:val="de-DE"/>
        </w:rPr>
        <w:t>[14]</w:t>
      </w:r>
      <w:r>
        <w:rPr>
          <w:lang w:val="de-DE"/>
        </w:rPr>
        <w:fldChar w:fldCharType="end"/>
      </w:r>
      <w:r>
        <w:rPr>
          <w:lang w:val="de-DE"/>
        </w:rPr>
        <w:t xml:space="preserve">. Damit ist diese Version des Frameworks zum Zeitpunkt der Erstellung dieser Arbeit in etwa 3 Monate jung und zählt folglich zu den modernen Web-Application-Frameworks. Da hierzu auch einige andere verbreitete Frameworks wie beispielsweise ReactJS zählen, seien im Folgenden einige </w:t>
      </w:r>
      <w:r>
        <w:rPr>
          <w:lang w:val="de-DE"/>
        </w:rPr>
        <w:t>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882031">
        <w:rPr>
          <w:lang w:val="de-DE"/>
        </w:rPr>
        <w:instrText xml:space="preserve"> ADDIN ZOTERO_ITEM CSL_CITATION {"citationID":"t2c99eb1b","properties":{"formattedCitation":"[15]","plainCitation":"[1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2031" w:rsidRPr="00882031">
        <w:rPr>
          <w:lang w:val="de-DE"/>
        </w:rPr>
        <w:t>[15]</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882031">
        <w:rPr>
          <w:lang w:val="de-DE"/>
        </w:rPr>
        <w:instrText xml:space="preserve"> ADDIN ZOTERO_ITEM CSL_CITATION {"citationID":"949zy9oa","properties":{"formattedCitation":"[15]","plainCitation":"[1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882031" w:rsidRPr="00882031">
        <w:rPr>
          <w:lang w:val="de-DE"/>
        </w:rPr>
        <w:t>[15]</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6740E1">
      <w:pPr>
        <w:pStyle w:val="berschrift3"/>
        <w:ind w:left="288"/>
        <w:jc w:val="both"/>
        <w:rPr>
          <w:lang w:val="de-DE"/>
        </w:rPr>
      </w:pPr>
      <w:r>
        <w:rPr>
          <w:lang w:val="de-DE"/>
        </w:rPr>
        <w:t>Grafische Oberfläche des Admin-Clients</w:t>
      </w:r>
    </w:p>
    <w:p w:rsidR="004B3D2F" w:rsidRDefault="00F54C40" w:rsidP="004B3D2F">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882031">
        <w:rPr>
          <w:lang w:val="de-DE"/>
        </w:rPr>
        <w:instrText xml:space="preserve"> ADDIN ZOTERO_ITEM CSL_CITATION {"citationID":"1nckoh35em","properties":{"formattedCitation":"[16]","plainCitation":"[16]"},"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882031" w:rsidRPr="00882031">
        <w:rPr>
          <w:lang w:val="de-DE"/>
        </w:rPr>
        <w:t>[16]</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4B3D2F">
      <w:pPr>
        <w:jc w:val="both"/>
        <w:rPr>
          <w:lang w:val="de-DE"/>
        </w:rPr>
      </w:pPr>
    </w:p>
    <w:p w:rsidR="004B3D2F" w:rsidRDefault="00CA6573" w:rsidP="004B3D2F">
      <w:pPr>
        <w:pStyle w:val="berschrift3"/>
        <w:ind w:left="289"/>
        <w:rPr>
          <w:lang w:val="de-DE"/>
        </w:rPr>
      </w:pPr>
      <w:r>
        <w:rPr>
          <w:lang w:val="de-DE"/>
        </w:rPr>
        <w:t>Aufbau und Architektur des Admin-Clients</w:t>
      </w:r>
    </w:p>
    <w:p w:rsidR="00CA6573" w:rsidRDefault="00CA6573" w:rsidP="00CA6573">
      <w:pPr>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CA6573">
      <w:pPr>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CA6573">
      <w:pPr>
        <w:rPr>
          <w:lang w:val="de-DE"/>
        </w:rPr>
      </w:pPr>
    </w:p>
    <w:p w:rsidR="00F15986" w:rsidRDefault="00F15986" w:rsidP="00F15986">
      <w:pPr>
        <w:keepNext/>
      </w:pPr>
      <w:r>
        <w:rPr>
          <w:noProof/>
          <w:lang w:val="de-DE" w:eastAsia="de-DE"/>
        </w:rPr>
        <w:lastRenderedPageBreak/>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7">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F15986">
      <w:pPr>
        <w:pStyle w:val="Beschriftung"/>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Pr="00786A23">
        <w:rPr>
          <w:noProof/>
          <w:lang w:val="de-DE"/>
        </w:rPr>
        <w:t>5</w:t>
      </w:r>
      <w:r>
        <w:fldChar w:fldCharType="end"/>
      </w:r>
      <w:r w:rsidRPr="00786A23">
        <w:rPr>
          <w:lang w:val="de-DE"/>
        </w:rPr>
        <w:t>: Architektur des Admin-Clients. Die obligatorische AppComponent greift für die Darstellung weiterer Daten auf die ChatClientListComponent und die StatisticsComponent zurück.</w:t>
      </w:r>
    </w:p>
    <w:p w:rsidR="00F15986" w:rsidRDefault="00F15986" w:rsidP="00CA6573">
      <w:pPr>
        <w:rPr>
          <w:lang w:val="de-DE"/>
        </w:rPr>
      </w:pPr>
    </w:p>
    <w:p w:rsidR="00BD69A2" w:rsidRDefault="00BD69A2" w:rsidP="00CA6573">
      <w:pPr>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CA6573">
      <w:pPr>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CA6573">
      <w:pPr>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6D7C6B">
      <w:pPr>
        <w:pStyle w:val="Listenabsatz"/>
        <w:numPr>
          <w:ilvl w:val="0"/>
          <w:numId w:val="35"/>
        </w:numPr>
        <w:rPr>
          <w:lang w:val="de-DE"/>
        </w:rPr>
      </w:pPr>
      <w:r>
        <w:rPr>
          <w:lang w:val="de-DE"/>
        </w:rPr>
        <w:t>Die gesamte Anzahl der Nachrichten</w:t>
      </w:r>
    </w:p>
    <w:p w:rsidR="006D7C6B" w:rsidRDefault="006D7C6B" w:rsidP="006D7C6B">
      <w:pPr>
        <w:pStyle w:val="Listenabsatz"/>
        <w:numPr>
          <w:ilvl w:val="0"/>
          <w:numId w:val="35"/>
        </w:numPr>
        <w:rPr>
          <w:lang w:val="de-DE"/>
        </w:rPr>
      </w:pPr>
      <w:r>
        <w:rPr>
          <w:lang w:val="de-DE"/>
        </w:rPr>
        <w:t>Die Anzahl der eingeloggten Benutzer</w:t>
      </w:r>
    </w:p>
    <w:p w:rsidR="006D7C6B" w:rsidRDefault="006D7C6B" w:rsidP="006D7C6B">
      <w:pPr>
        <w:pStyle w:val="Listenabsatz"/>
        <w:numPr>
          <w:ilvl w:val="0"/>
          <w:numId w:val="35"/>
        </w:numPr>
        <w:rPr>
          <w:lang w:val="de-DE"/>
        </w:rPr>
      </w:pPr>
      <w:r>
        <w:rPr>
          <w:lang w:val="de-DE"/>
        </w:rPr>
        <w:t>Die durchschnittliche Nachrichtenzahl pro eingeloggtem Benutzer</w:t>
      </w:r>
    </w:p>
    <w:p w:rsidR="006D7C6B" w:rsidRDefault="006D7C6B" w:rsidP="006D7C6B">
      <w:pPr>
        <w:pStyle w:val="Listenabsatz"/>
        <w:numPr>
          <w:ilvl w:val="0"/>
          <w:numId w:val="35"/>
        </w:numPr>
        <w:rPr>
          <w:lang w:val="de-DE"/>
        </w:rPr>
      </w:pPr>
      <w:r>
        <w:rPr>
          <w:lang w:val="de-DE"/>
        </w:rPr>
        <w:t>Die durchschnittliche Nachrichtenlänge</w:t>
      </w:r>
    </w:p>
    <w:p w:rsidR="009D0232" w:rsidRDefault="0081632D" w:rsidP="008A7497">
      <w:pPr>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882031">
        <w:rPr>
          <w:lang w:val="de-DE"/>
        </w:rPr>
        <w:instrText xml:space="preserve"> ADDIN ZOTERO_ITEM CSL_CITATION {"citationID":"24ms74pl81","properties":{"formattedCitation":"[17]","plainCitation":"[17]"},"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882031" w:rsidRPr="00882031">
        <w:rPr>
          <w:lang w:val="de-DE"/>
        </w:rPr>
        <w:t>[17]</w:t>
      </w:r>
      <w:r w:rsidR="00D92807">
        <w:rPr>
          <w:lang w:val="de-DE"/>
        </w:rPr>
        <w:fldChar w:fldCharType="end"/>
      </w:r>
      <w:r w:rsidR="00D92807">
        <w:rPr>
          <w:lang w:val="de-DE"/>
        </w:rPr>
        <w:t>.</w:t>
      </w:r>
    </w:p>
    <w:p w:rsidR="00910FCB" w:rsidRDefault="00910FCB" w:rsidP="008A7497">
      <w:pPr>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t>Der Benchmarking-Client bereitet bereits während der Testdurchführung unterschiedliche Diagramme auf und stellt</w:t>
      </w:r>
      <w:r w:rsidR="00AB3C37">
        <w:rPr>
          <w:lang w:val="de-DE"/>
        </w:rPr>
        <w:t xml:space="preserve"> diese Live in der Maske da</w:t>
      </w:r>
      <w:r>
        <w:rPr>
          <w:lang w:val="de-DE"/>
        </w:rPr>
        <w:t>.</w:t>
      </w:r>
    </w:p>
    <w:p w:rsidR="00AB3C37" w:rsidRPr="00AB3C37" w:rsidRDefault="00457E0B" w:rsidP="006740E1">
      <w:pPr>
        <w:pStyle w:val="Listenabsatz"/>
        <w:numPr>
          <w:ilvl w:val="0"/>
          <w:numId w:val="31"/>
        </w:numPr>
        <w:jc w:val="both"/>
        <w:rPr>
          <w:color w:val="FF0000"/>
          <w:lang w:val="de-DE"/>
        </w:rPr>
      </w:pPr>
      <w:r>
        <w:rPr>
          <w:color w:val="FF0000"/>
          <w:lang w:val="de-DE"/>
        </w:rPr>
        <w:t>Für das injecten von Klassen wird die Contexts and Dependency Injection (CDI) verwendet</w:t>
      </w:r>
      <w:r w:rsidR="0092049D">
        <w:rPr>
          <w:color w:val="FF0000"/>
          <w:lang w:val="de-DE"/>
        </w:rPr>
        <w:fldChar w:fldCharType="begin"/>
      </w:r>
      <w:r w:rsidR="00882031">
        <w:rPr>
          <w:color w:val="FF0000"/>
          <w:lang w:val="de-DE"/>
        </w:rPr>
        <w:instrText xml:space="preserve"> ADDIN ZOTERO_ITEM CSL_CITATION {"citationID":"KxsMPdDl","properties":{"formattedCitation":"[18]","plainCitation":"[18]"},"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Pr>
          <w:color w:val="FF0000"/>
          <w:lang w:val="de-DE"/>
        </w:rPr>
        <w:fldChar w:fldCharType="separate"/>
      </w:r>
      <w:r w:rsidR="00882031" w:rsidRPr="00882031">
        <w:rPr>
          <w:lang w:val="de-DE"/>
        </w:rPr>
        <w:t>[18]</w:t>
      </w:r>
      <w:r w:rsidR="0092049D">
        <w:rPr>
          <w:color w:val="FF0000"/>
          <w:lang w:val="de-DE"/>
        </w:rPr>
        <w:fldChar w:fldCharType="end"/>
      </w:r>
    </w:p>
    <w:p w:rsidR="003801C2" w:rsidRPr="00AB3C37" w:rsidRDefault="003801C2" w:rsidP="00AB3C37">
      <w:pPr>
        <w:ind w:left="404"/>
        <w:jc w:val="both"/>
        <w:rPr>
          <w:lang w:val="de-DE"/>
        </w:rPr>
      </w:pPr>
    </w:p>
    <w:p w:rsidR="003D5332" w:rsidRDefault="003D5332" w:rsidP="006740E1">
      <w:pPr>
        <w:jc w:val="both"/>
        <w:rPr>
          <w:lang w:val="de-DE"/>
        </w:rPr>
      </w:pPr>
    </w:p>
    <w:p w:rsidR="003D5332" w:rsidRDefault="003D5332" w:rsidP="006740E1">
      <w:pPr>
        <w:jc w:val="both"/>
        <w:rPr>
          <w:lang w:val="de-DE"/>
        </w:rPr>
      </w:pPr>
      <w:r w:rsidRPr="003D5332">
        <w:rPr>
          <w:lang w:val="de-DE"/>
        </w:rPr>
        <w:t>System wird zwar optimiert, jedoch wurde nicht total auf lasten der Ausfallsicherheit konfiguriert.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Redelivery" aus der Queue erfolgen kann. Da der Rollback als funktionale Anforderung an das System gilt, wurde auf diese Optimierung verzichtet [http://www.mastertheboss.com/jboss-server/jboss-jms/configuring-message-redelivery-on-jboss-wildfly].</w:t>
      </w:r>
    </w:p>
    <w:p w:rsidR="0013016A" w:rsidRDefault="0013016A" w:rsidP="003D5332">
      <w:pPr>
        <w:rPr>
          <w:lang w:val="de-DE"/>
        </w:rPr>
      </w:pPr>
    </w:p>
    <w:p w:rsidR="0013016A" w:rsidRPr="003D5332" w:rsidRDefault="0013016A" w:rsidP="003D5332">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C0494A" w:rsidRPr="005C0F7C" w:rsidRDefault="00C1688B" w:rsidP="008D19BB">
      <w:pPr>
        <w:jc w:val="both"/>
        <w:rPr>
          <w:lang w:val="de-DE"/>
        </w:rPr>
      </w:pPr>
      <w:r w:rsidRPr="005C0F7C">
        <w:rPr>
          <w:lang w:val="de-DE"/>
        </w:rPr>
        <w:t xml:space="preserve">Aufgrund der Tatsache, dass die Performance als eine der nicht-funktionalen Anforderungen gilt, wurden Optimierungsmaßnahmen angestrebt, um eine </w:t>
      </w:r>
      <w:r w:rsidR="00B216B2" w:rsidRPr="005C0F7C">
        <w:rPr>
          <w:lang w:val="de-DE"/>
        </w:rPr>
        <w:t>Performance-Steigerung zu erreichen. Hierbei wurden viele Maßnahmen mit deren Wirkung und entsprechend negativen Folgen, wie den Verlust einer Ausfallsicherheit abgewogen. Aufgrund dessen wurden mögliche Vorgehen, wie die Konfiguration von flüchtigen, nicht persistenten und „durable“ Queues, Nachrichten und Topics vermieden. 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8"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lastRenderedPageBreak/>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240812">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5C0F7C" w:rsidRDefault="006225CA" w:rsidP="00240812">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len.</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EF48E1" w:rsidP="00EF48E1">
      <w:pPr>
        <w:pStyle w:val="ReferenceHead"/>
        <w:rPr>
          <w:lang w:val="de-DE"/>
        </w:rPr>
      </w:pPr>
      <w:r>
        <w:rPr>
          <w:lang w:val="de-DE"/>
        </w:rPr>
        <w:lastRenderedPageBreak/>
        <w:t>Glossar</w:t>
      </w:r>
    </w:p>
    <w:p w:rsidR="00EF48E1" w:rsidRPr="00EF48E1" w:rsidRDefault="00EF48E1" w:rsidP="00EF48E1">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Pr>
          <w:smallCaps w:val="0"/>
          <w:kern w:val="0"/>
          <w:lang w:val="de-DE"/>
        </w:rPr>
        <w:t>JMS</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Message Service</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sidRPr="00EF48E1">
        <w:rPr>
          <w:smallCaps w:val="0"/>
          <w:kern w:val="0"/>
          <w:lang w:val="de-DE"/>
        </w:rPr>
        <w:t>J</w:t>
      </w:r>
      <w:r>
        <w:rPr>
          <w:smallCaps w:val="0"/>
          <w:kern w:val="0"/>
          <w:lang w:val="de-DE"/>
        </w:rPr>
        <w:t>SON</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JavaScript </w:t>
      </w:r>
      <w:r w:rsidRPr="00EF48E1">
        <w:rPr>
          <w:smallCaps w:val="0"/>
          <w:kern w:val="0"/>
          <w:lang w:val="de-DE"/>
        </w:rPr>
        <w:t>Object Notation</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6C647C" w:rsidRPr="00EF48E1" w:rsidRDefault="006C647C" w:rsidP="006C647C">
      <w:pPr>
        <w:pStyle w:val="ReferenceHead"/>
        <w:ind w:left="202"/>
        <w:jc w:val="left"/>
        <w:rPr>
          <w:smallCaps w:val="0"/>
          <w:kern w:val="0"/>
          <w:lang w:val="de-DE"/>
        </w:rPr>
      </w:pPr>
      <w:r w:rsidRPr="00EF48E1">
        <w:rPr>
          <w:smallCaps w:val="0"/>
          <w:kern w:val="0"/>
          <w:lang w:val="de-DE"/>
        </w:rPr>
        <w:t>MDB</w:t>
      </w:r>
      <w:r w:rsidRPr="00EF48E1">
        <w:rPr>
          <w:smallCaps w:val="0"/>
          <w:kern w:val="0"/>
          <w:lang w:val="de-DE"/>
        </w:rPr>
        <w:tab/>
      </w:r>
      <w:r w:rsidRPr="00EF48E1">
        <w:rPr>
          <w:smallCaps w:val="0"/>
          <w:kern w:val="0"/>
          <w:lang w:val="de-DE"/>
        </w:rPr>
        <w:tab/>
      </w:r>
      <w:r>
        <w:rPr>
          <w:smallCaps w:val="0"/>
          <w:kern w:val="0"/>
          <w:lang w:val="de-DE"/>
        </w:rPr>
        <w:t>-</w:t>
      </w:r>
      <w:r>
        <w:rPr>
          <w:smallCaps w:val="0"/>
          <w:kern w:val="0"/>
          <w:lang w:val="de-DE"/>
        </w:rPr>
        <w:tab/>
      </w:r>
      <w:r>
        <w:rPr>
          <w:smallCaps w:val="0"/>
          <w:kern w:val="0"/>
          <w:lang w:val="de-DE"/>
        </w:rPr>
        <w:tab/>
        <w:t>Message Driven Bean</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EF48E1" w:rsidRDefault="00EF48E1" w:rsidP="00EF48E1">
      <w:pPr>
        <w:pStyle w:val="ReferenceHead"/>
        <w:ind w:left="202"/>
        <w:jc w:val="left"/>
        <w:rPr>
          <w:smallCaps w:val="0"/>
          <w:kern w:val="0"/>
          <w:lang w:val="de-DE"/>
        </w:rPr>
      </w:pPr>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882031" w:rsidRPr="00882031" w:rsidRDefault="00F93C74" w:rsidP="00882031">
      <w:pPr>
        <w:pStyle w:val="Literaturverzeichnis"/>
        <w:rPr>
          <w:lang w:val="de-DE"/>
        </w:rPr>
      </w:pPr>
      <w:r w:rsidRPr="000A5242">
        <w:rPr>
          <w:lang w:val="de-DE"/>
        </w:rPr>
        <w:fldChar w:fldCharType="begin"/>
      </w:r>
      <w:r w:rsidR="00D855D2">
        <w:rPr>
          <w:lang w:val="de-DE"/>
        </w:rPr>
        <w:instrText xml:space="preserve"> ADDIN ZOTERO_BIBL {"custom":[]} CSL_BIBLIOGRAPHY </w:instrText>
      </w:r>
      <w:r w:rsidRPr="000A5242">
        <w:rPr>
          <w:lang w:val="de-DE"/>
        </w:rPr>
        <w:fldChar w:fldCharType="separate"/>
      </w:r>
      <w:r w:rsidR="00882031" w:rsidRPr="00882031">
        <w:rPr>
          <w:lang w:val="de-DE"/>
        </w:rPr>
        <w:t>[1]</w:t>
      </w:r>
      <w:r w:rsidR="00882031" w:rsidRPr="00882031">
        <w:rPr>
          <w:lang w:val="de-DE"/>
        </w:rPr>
        <w:tab/>
        <w:t xml:space="preserve">A. Schill und T. Springer, </w:t>
      </w:r>
      <w:r w:rsidR="00882031" w:rsidRPr="00882031">
        <w:rPr>
          <w:i/>
          <w:iCs/>
          <w:lang w:val="de-DE"/>
        </w:rPr>
        <w:t>Verteilte Systeme</w:t>
      </w:r>
      <w:r w:rsidR="00882031" w:rsidRPr="00882031">
        <w:rPr>
          <w:lang w:val="de-DE"/>
        </w:rPr>
        <w:t>. Berlin, Heidelberg: Springer Berlin Heidelberg, 2012.</w:t>
      </w:r>
    </w:p>
    <w:p w:rsidR="00882031" w:rsidRPr="00882031" w:rsidRDefault="00882031" w:rsidP="00882031">
      <w:pPr>
        <w:pStyle w:val="Literaturverzeichnis"/>
        <w:rPr>
          <w:lang w:val="de-DE"/>
        </w:rPr>
      </w:pPr>
      <w:r w:rsidRPr="00882031">
        <w:rPr>
          <w:lang w:val="de-DE"/>
        </w:rPr>
        <w:t>[2]</w:t>
      </w:r>
      <w:r w:rsidRPr="00882031">
        <w:rPr>
          <w:lang w:val="de-DE"/>
        </w:rPr>
        <w:tab/>
        <w:t xml:space="preserve">H. Balzert, </w:t>
      </w:r>
      <w:r w:rsidRPr="00882031">
        <w:rPr>
          <w:i/>
          <w:iCs/>
          <w:lang w:val="de-DE"/>
        </w:rPr>
        <w:t>Lehrbuch der Softwaretechnik, Entwurf, Implementierung, Installation und Betrieb</w:t>
      </w:r>
      <w:r w:rsidRPr="00882031">
        <w:rPr>
          <w:lang w:val="de-DE"/>
        </w:rPr>
        <w:t>, 3. Aufl. Spektrum, Akademischer Verlag.</w:t>
      </w:r>
    </w:p>
    <w:p w:rsidR="00882031" w:rsidRPr="00882031" w:rsidRDefault="00882031" w:rsidP="00882031">
      <w:pPr>
        <w:pStyle w:val="Literaturverzeichnis"/>
      </w:pPr>
      <w:r w:rsidRPr="00882031">
        <w:rPr>
          <w:lang w:val="de-DE"/>
        </w:rPr>
        <w:t>[3]</w:t>
      </w:r>
      <w:r w:rsidRPr="00882031">
        <w:rPr>
          <w:lang w:val="de-DE"/>
        </w:rPr>
        <w:tab/>
        <w:t xml:space="preserve">U. Hammerschall, </w:t>
      </w:r>
      <w:r w:rsidRPr="00882031">
        <w:rPr>
          <w:i/>
          <w:iCs/>
          <w:lang w:val="de-DE"/>
        </w:rPr>
        <w:t>Verteilte Systeme und Anwendungen</w:t>
      </w:r>
      <w:r w:rsidRPr="00882031">
        <w:rPr>
          <w:lang w:val="de-DE"/>
        </w:rPr>
        <w:t xml:space="preserve">. </w:t>
      </w:r>
      <w:r w:rsidRPr="00882031">
        <w:t>Pearson Education.</w:t>
      </w:r>
    </w:p>
    <w:p w:rsidR="00882031" w:rsidRPr="00882031" w:rsidRDefault="00882031" w:rsidP="00882031">
      <w:pPr>
        <w:pStyle w:val="Literaturverzeichnis"/>
        <w:rPr>
          <w:lang w:val="de-DE"/>
        </w:rPr>
      </w:pPr>
      <w:r w:rsidRPr="00882031">
        <w:t>[4]</w:t>
      </w:r>
      <w:r w:rsidRPr="00882031">
        <w:tab/>
        <w:t xml:space="preserve">„Two-Phase Commit Mechanism“. </w:t>
      </w:r>
      <w:r w:rsidRPr="00882031">
        <w:rPr>
          <w:lang w:val="de-DE"/>
        </w:rPr>
        <w:t>[Online]. Verfügbar unter: https://docs.oracle.com/cd/B28359_01/server.111/b28310/ds_txns003.htm#ADMIN12222. [Zugegriffen: 17-Dez-2016].</w:t>
      </w:r>
    </w:p>
    <w:p w:rsidR="00882031" w:rsidRPr="00882031" w:rsidRDefault="00882031" w:rsidP="00882031">
      <w:pPr>
        <w:pStyle w:val="Literaturverzeichnis"/>
        <w:rPr>
          <w:lang w:val="de-DE"/>
        </w:rPr>
      </w:pPr>
      <w:r w:rsidRPr="00882031">
        <w:rPr>
          <w:lang w:val="de-DE"/>
        </w:rPr>
        <w:t>[5]</w:t>
      </w:r>
      <w:r w:rsidRPr="00882031">
        <w:rPr>
          <w:lang w:val="de-DE"/>
        </w:rPr>
        <w:tab/>
        <w:t>„Distributed Logging for Transaction Processing“. [Online]. Verfügbar unter: http://www.cs.tufts.edu/~nr/cs257/archive/alfred-spector/spector85sigmod.pdf. [Zugegriffen: 17-Dez-2016].</w:t>
      </w:r>
    </w:p>
    <w:p w:rsidR="00882031" w:rsidRPr="00882031" w:rsidRDefault="00882031" w:rsidP="00882031">
      <w:pPr>
        <w:pStyle w:val="Literaturverzeichnis"/>
        <w:rPr>
          <w:lang w:val="de-DE"/>
        </w:rPr>
      </w:pPr>
      <w:r w:rsidRPr="00882031">
        <w:rPr>
          <w:lang w:val="de-DE"/>
        </w:rPr>
        <w:t>[6]</w:t>
      </w:r>
      <w:r w:rsidRPr="00882031">
        <w:rPr>
          <w:lang w:val="de-DE"/>
        </w:rPr>
        <w:tab/>
        <w:t>M. Belshe, M. Thomson, und R. Peon, „Hypertext Transfer Protocol Version 2 (HTTP/2)“. [Online]. Verfügbar unter: https://tools.ietf.org/html/rfc7540. [Zugegriffen: 05-Dez-2016].</w:t>
      </w:r>
    </w:p>
    <w:p w:rsidR="00882031" w:rsidRPr="00882031" w:rsidRDefault="00882031" w:rsidP="00882031">
      <w:pPr>
        <w:pStyle w:val="Literaturverzeichnis"/>
        <w:rPr>
          <w:lang w:val="de-DE"/>
        </w:rPr>
      </w:pPr>
      <w:r w:rsidRPr="00882031">
        <w:rPr>
          <w:lang w:val="de-DE"/>
        </w:rPr>
        <w:t>[7]</w:t>
      </w:r>
      <w:r w:rsidRPr="00882031">
        <w:rPr>
          <w:lang w:val="de-DE"/>
        </w:rPr>
        <w:tab/>
        <w:t>„Hibernate ORM 5.0 User Guide“. [Online]. Verfügbar unter: https://docs.jboss.org/hibernate/orm/5.0/userguide/html_single/Hibernate_User_Guide.html. [Zugegriffen: 05-Dez-2016].</w:t>
      </w:r>
    </w:p>
    <w:p w:rsidR="00882031" w:rsidRPr="00882031" w:rsidRDefault="00882031" w:rsidP="00882031">
      <w:pPr>
        <w:pStyle w:val="Literaturverzeichnis"/>
        <w:rPr>
          <w:lang w:val="de-DE"/>
        </w:rPr>
      </w:pPr>
      <w:r w:rsidRPr="00882031">
        <w:t>[8]</w:t>
      </w:r>
      <w:r w:rsidRPr="00882031">
        <w:tab/>
        <w:t xml:space="preserve">„The Java Community Process(SM) Program - communityprocess - final“. </w:t>
      </w:r>
      <w:r w:rsidRPr="00882031">
        <w:rPr>
          <w:lang w:val="de-DE"/>
        </w:rPr>
        <w:t>[Online]. Verfügbar unter: https://jcp.org/aboutJava/communityprocess/final/jsr220/index.html. [Zugegriffen: 17-Dez-2016].</w:t>
      </w:r>
    </w:p>
    <w:p w:rsidR="00882031" w:rsidRPr="00882031" w:rsidRDefault="00882031" w:rsidP="00882031">
      <w:pPr>
        <w:pStyle w:val="Literaturverzeichnis"/>
        <w:rPr>
          <w:lang w:val="de-DE"/>
        </w:rPr>
      </w:pPr>
      <w:r w:rsidRPr="00882031">
        <w:t>[9]</w:t>
      </w:r>
      <w:r w:rsidRPr="00882031">
        <w:tab/>
        <w:t xml:space="preserve">„The Java Community Process(SM) Program - JSRs: Java Specification Requests - detail JSR# 338“. </w:t>
      </w:r>
      <w:r w:rsidRPr="00882031">
        <w:rPr>
          <w:lang w:val="de-DE"/>
        </w:rPr>
        <w:t>[Online]. Verfügbar unter: https://jcp.org/en/jsr/detail?id=338. [Zugegriffen: 17-Dez-2016].</w:t>
      </w:r>
    </w:p>
    <w:p w:rsidR="00882031" w:rsidRPr="00882031" w:rsidRDefault="00882031" w:rsidP="00882031">
      <w:pPr>
        <w:pStyle w:val="Literaturverzeichnis"/>
        <w:rPr>
          <w:lang w:val="de-DE"/>
        </w:rPr>
      </w:pPr>
      <w:r w:rsidRPr="00882031">
        <w:rPr>
          <w:lang w:val="de-DE"/>
        </w:rPr>
        <w:t>[10]</w:t>
      </w:r>
      <w:r w:rsidRPr="00882031">
        <w:rPr>
          <w:lang w:val="de-DE"/>
        </w:rPr>
        <w:tab/>
        <w:t>„Message-Driven EJBs“. [Online]. Verfügbar unter: http://docs.oracle.com/cd/E11035_01/wls100/ejb/message_beans.html. [Zugegriffen: 17-Nov-2016].</w:t>
      </w:r>
    </w:p>
    <w:p w:rsidR="00882031" w:rsidRPr="00882031" w:rsidRDefault="00882031" w:rsidP="00882031">
      <w:pPr>
        <w:pStyle w:val="Literaturverzeichnis"/>
        <w:rPr>
          <w:lang w:val="de-DE"/>
        </w:rPr>
      </w:pPr>
      <w:r w:rsidRPr="00882031">
        <w:t>[11]</w:t>
      </w:r>
      <w:r w:rsidRPr="00882031">
        <w:tab/>
        <w:t xml:space="preserve">Oracle Corporation, „JSR 339 - Java Community Process“. </w:t>
      </w:r>
      <w:r w:rsidRPr="00882031">
        <w:rPr>
          <w:lang w:val="de-DE"/>
        </w:rPr>
        <w:t>[Online]. Verfügbar unter: https://jcp.org/en/jsr/detail?id=339. [Zugegriffen: 16-Dez-2016].</w:t>
      </w:r>
    </w:p>
    <w:p w:rsidR="00882031" w:rsidRPr="00882031" w:rsidRDefault="00882031" w:rsidP="00882031">
      <w:pPr>
        <w:pStyle w:val="Literaturverzeichnis"/>
        <w:rPr>
          <w:lang w:val="de-DE"/>
        </w:rPr>
      </w:pPr>
      <w:r w:rsidRPr="00882031">
        <w:rPr>
          <w:lang w:val="de-DE"/>
        </w:rPr>
        <w:t>[12]</w:t>
      </w:r>
      <w:r w:rsidRPr="00882031">
        <w:rPr>
          <w:lang w:val="de-DE"/>
        </w:rPr>
        <w:tab/>
        <w:t xml:space="preserve">„Distributed Transaction Processing: The XA Specification“. [Online]. Verfügbar unter: </w:t>
      </w:r>
      <w:r w:rsidRPr="00882031">
        <w:rPr>
          <w:lang w:val="de-DE"/>
        </w:rPr>
        <w:t>http://pubs.opengroup.org/onlinepubs/009680699/toc.pdf. [Zugegriffen: 17-Dez-2016].</w:t>
      </w:r>
    </w:p>
    <w:p w:rsidR="00882031" w:rsidRPr="00882031" w:rsidRDefault="00882031" w:rsidP="00882031">
      <w:pPr>
        <w:pStyle w:val="Literaturverzeichnis"/>
        <w:rPr>
          <w:lang w:val="de-DE"/>
        </w:rPr>
      </w:pPr>
      <w:r w:rsidRPr="00882031">
        <w:t>[13]</w:t>
      </w:r>
      <w:r w:rsidRPr="00882031">
        <w:tab/>
        <w:t xml:space="preserve">„The Java Community Process(SM) Program - JSRs: Java Specification Requests - detail JSR# 907“. </w:t>
      </w:r>
      <w:r w:rsidRPr="00882031">
        <w:rPr>
          <w:lang w:val="de-DE"/>
        </w:rPr>
        <w:t>[Online]. Verfügbar unter: https://jcp.org/en/jsr/detail?id=907. [Zugegriffen: 17-Dez-2016].</w:t>
      </w:r>
    </w:p>
    <w:p w:rsidR="00882031" w:rsidRPr="00882031" w:rsidRDefault="00882031" w:rsidP="00882031">
      <w:pPr>
        <w:pStyle w:val="Literaturverzeichnis"/>
        <w:rPr>
          <w:lang w:val="de-DE"/>
        </w:rPr>
      </w:pPr>
      <w:r w:rsidRPr="00882031">
        <w:rPr>
          <w:lang w:val="de-DE"/>
        </w:rPr>
        <w:t>[14]</w:t>
      </w:r>
      <w:r w:rsidRPr="00882031">
        <w:rPr>
          <w:lang w:val="de-DE"/>
        </w:rPr>
        <w:tab/>
        <w:t>J. Kremer, „Angular, version 2: proprioception-reinforcement“. [Online]. Verfügbar unter: http://angularjs.blogspot.com/2016/09/angular2-final.html. [Zugegriffen: 13-Dez-2016].</w:t>
      </w:r>
    </w:p>
    <w:p w:rsidR="00882031" w:rsidRPr="00882031" w:rsidRDefault="00882031" w:rsidP="00882031">
      <w:pPr>
        <w:pStyle w:val="Literaturverzeichnis"/>
        <w:rPr>
          <w:lang w:val="de-DE"/>
        </w:rPr>
      </w:pPr>
      <w:r w:rsidRPr="00882031">
        <w:t>[15]</w:t>
      </w:r>
      <w:r w:rsidRPr="00882031">
        <w:tab/>
        <w:t xml:space="preserve">Rangle.io, „Why Angular 2? · Rangle.io : Angular 2 Training“. </w:t>
      </w:r>
      <w:r w:rsidRPr="00882031">
        <w:rPr>
          <w:lang w:val="de-DE"/>
        </w:rPr>
        <w:t>[Online]. Verfügbar unter: https://angular-2-training-book.rangle.io/handout/why_angular_2.html. [Zugegriffen: 13-Dez-2016].</w:t>
      </w:r>
    </w:p>
    <w:p w:rsidR="00882031" w:rsidRPr="00882031" w:rsidRDefault="00882031" w:rsidP="00882031">
      <w:pPr>
        <w:pStyle w:val="Literaturverzeichnis"/>
        <w:rPr>
          <w:lang w:val="de-DE"/>
        </w:rPr>
      </w:pPr>
      <w:r w:rsidRPr="00882031">
        <w:t>[16]</w:t>
      </w:r>
      <w:r w:rsidRPr="00882031">
        <w:tab/>
        <w:t xml:space="preserve">Google Inc., „angular/material2“, </w:t>
      </w:r>
      <w:r w:rsidRPr="00882031">
        <w:rPr>
          <w:i/>
          <w:iCs/>
        </w:rPr>
        <w:t>GitHub</w:t>
      </w:r>
      <w:r w:rsidRPr="00882031">
        <w:t xml:space="preserve">. </w:t>
      </w:r>
      <w:r w:rsidRPr="00882031">
        <w:rPr>
          <w:lang w:val="de-DE"/>
        </w:rPr>
        <w:t>[Online]. Verfügbar unter: https://github.com/angular/material2. [Zugegriffen: 13-Dez-2016].</w:t>
      </w:r>
    </w:p>
    <w:p w:rsidR="00882031" w:rsidRPr="00882031" w:rsidRDefault="00882031" w:rsidP="00882031">
      <w:pPr>
        <w:pStyle w:val="Literaturverzeichnis"/>
      </w:pPr>
      <w:r w:rsidRPr="00882031">
        <w:rPr>
          <w:lang w:val="de-DE"/>
        </w:rPr>
        <w:t>[17]</w:t>
      </w:r>
      <w:r w:rsidRPr="00882031">
        <w:rPr>
          <w:lang w:val="de-DE"/>
        </w:rPr>
        <w:tab/>
        <w:t xml:space="preserve">Google Inc., „Angular Services“. [Online]. Verfügbar unter: https://angular.io/docs/ts/latest/guide/architecture.html#!#services. </w:t>
      </w:r>
      <w:r w:rsidRPr="00882031">
        <w:t>[Zugegriffen: 16-Dez-2016].</w:t>
      </w:r>
    </w:p>
    <w:p w:rsidR="00882031" w:rsidRPr="00882031" w:rsidRDefault="00882031" w:rsidP="00882031">
      <w:pPr>
        <w:pStyle w:val="Literaturverzeichnis"/>
        <w:rPr>
          <w:lang w:val="de-DE"/>
        </w:rPr>
      </w:pPr>
      <w:r w:rsidRPr="00882031">
        <w:t>[18]</w:t>
      </w:r>
      <w:r w:rsidRPr="00882031">
        <w:tab/>
        <w:t xml:space="preserve">„Latest CDI 2.0 news | Contexts and Dependency Injection“. [Online]. </w:t>
      </w:r>
      <w:r w:rsidRPr="00882031">
        <w:rPr>
          <w:lang w:val="de-DE"/>
        </w:rPr>
        <w:t>Verfügbar unter: http://www.cdi-spec.org/. [Zugegriffen: 17-Dez-2016].</w:t>
      </w:r>
    </w:p>
    <w:p w:rsidR="00F54C40" w:rsidRPr="00786A23" w:rsidRDefault="00F93C74" w:rsidP="00F54C40">
      <w:pPr>
        <w:pStyle w:val="Literaturverzeichnis"/>
        <w:rPr>
          <w:lang w:val="de-DE"/>
        </w:rPr>
      </w:pPr>
      <w:r w:rsidRPr="000A5242">
        <w:rPr>
          <w:lang w:val="de-DE"/>
        </w:rPr>
        <w:fldChar w:fldCharType="end"/>
      </w:r>
      <w:r w:rsidR="00F54C40" w:rsidRPr="00D90770">
        <w:rPr>
          <w:lang w:val="de-DE"/>
        </w:rPr>
        <w:t>[7]</w:t>
      </w:r>
      <w:r w:rsidR="00F54C40" w:rsidRPr="00D90770">
        <w:rPr>
          <w:lang w:val="de-DE"/>
        </w:rPr>
        <w:tab/>
        <w:t xml:space="preserve">J. Kremer, „Angular, version 2: proprioception-reinforcement“. </w:t>
      </w:r>
      <w:r w:rsidR="00F54C40" w:rsidRPr="00786A23">
        <w:rPr>
          <w:lang w:val="de-DE"/>
        </w:rPr>
        <w:t>[Online]. Verfügbar unter: http://angularjs.blogspot.com/2016/09/angular2-final.html. [Zugegriffen: 13-Dez-2016].</w:t>
      </w:r>
    </w:p>
    <w:p w:rsidR="00F54C40" w:rsidRPr="00786A23" w:rsidRDefault="00F54C40" w:rsidP="00F54C40">
      <w:pPr>
        <w:pStyle w:val="Literaturverzeichnis"/>
        <w:rPr>
          <w:lang w:val="de-DE"/>
        </w:rPr>
      </w:pPr>
      <w:r w:rsidRPr="00875EAD">
        <w:t>[8]</w:t>
      </w:r>
      <w:r w:rsidRPr="00875EAD">
        <w:tab/>
        <w:t xml:space="preserve">„Why Angular 2? · Rangle.io : Angular 2 Training“. </w:t>
      </w:r>
      <w:r w:rsidRPr="00786A23">
        <w:rPr>
          <w:lang w:val="de-DE"/>
        </w:rPr>
        <w:t>[Online]. Verfügbar unter: https://angular-2-training-book.rangle.io/handout/why_angular_2.html. [Zugegriffen: 13-Dez-2016].</w:t>
      </w:r>
    </w:p>
    <w:p w:rsidR="00EF48E1" w:rsidRPr="00786A23" w:rsidRDefault="00EF48E1" w:rsidP="00EF48E1">
      <w:pPr>
        <w:rPr>
          <w:lang w:val="de-DE"/>
        </w:rPr>
      </w:pPr>
    </w:p>
    <w:p w:rsidR="00EF48E1" w:rsidRPr="00786A23" w:rsidRDefault="00EF48E1" w:rsidP="00EF48E1">
      <w:pPr>
        <w:rPr>
          <w:lang w:val="de-DE"/>
        </w:rPr>
      </w:pPr>
    </w:p>
    <w:p w:rsidR="00EF48E1" w:rsidRPr="00786A23" w:rsidRDefault="00EF48E1" w:rsidP="00EF48E1">
      <w:pPr>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9"/>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7" w:name="_Ref469407729"/>
      <w:r w:rsidRPr="00565C3F">
        <w:rPr>
          <w:lang w:val="de-DE"/>
        </w:rPr>
        <w:t>Gesamtarchitekturen im Vergleich</w:t>
      </w:r>
      <w:bookmarkEnd w:id="7"/>
    </w:p>
    <w:p w:rsidR="003703C0" w:rsidRPr="003703C0" w:rsidRDefault="00153B71" w:rsidP="003703C0">
      <w:pPr>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8"/>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9"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9"/>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0">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786A23" w:rsidRDefault="00153B71"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F15986" w:rsidRPr="00786A23">
                        <w:rPr>
                          <w:noProof/>
                          <w:lang w:val="de-DE"/>
                        </w:rPr>
                        <w:t>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1">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Alle Maven-Projekte der einzelnen Komponenten</w:t>
      </w:r>
    </w:p>
    <w:p w:rsidR="00556C0A" w:rsidRDefault="00D069A4" w:rsidP="00556C0A">
      <w:pPr>
        <w:pStyle w:val="Listenabsatz"/>
        <w:numPr>
          <w:ilvl w:val="0"/>
          <w:numId w:val="23"/>
        </w:numPr>
        <w:rPr>
          <w:lang w:val="de-DE"/>
        </w:rPr>
      </w:pPr>
      <w:r>
        <w:rPr>
          <w:lang w:val="de-DE"/>
        </w:rPr>
        <w:t>Alle Konfigurationsdateien des Wildfly 10</w:t>
      </w:r>
    </w:p>
    <w:p w:rsidR="00D069A4" w:rsidRPr="00D069A4" w:rsidRDefault="00D069A4" w:rsidP="00D069A4">
      <w:pPr>
        <w:pStyle w:val="Listenabsatz"/>
        <w:numPr>
          <w:ilvl w:val="0"/>
          <w:numId w:val="23"/>
        </w:numPr>
        <w:rPr>
          <w:lang w:val="de-DE"/>
        </w:rPr>
      </w:pPr>
      <w:r>
        <w:rPr>
          <w:lang w:val="de-DE"/>
        </w:rPr>
        <w:t>Alle Konfigurationsdateien der MariaDB</w:t>
      </w:r>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lt;Grafik login&gt;</w:t>
      </w:r>
    </w:p>
    <w:p w:rsidR="003703C0" w:rsidRPr="00565C3F" w:rsidRDefault="003703C0" w:rsidP="003703C0">
      <w:pPr>
        <w:rPr>
          <w:lang w:val="de-DE"/>
        </w:rPr>
      </w:pPr>
      <w:r w:rsidRPr="00BB635C">
        <w:rPr>
          <w:highlight w:val="yellow"/>
          <w:lang w:val="de-DE"/>
        </w:rPr>
        <w:t>&lt;Grafik chatmaske&gt;</w:t>
      </w:r>
    </w:p>
    <w:p w:rsidR="003703C0" w:rsidRPr="00565C3F" w:rsidRDefault="003703C0" w:rsidP="003703C0">
      <w:pPr>
        <w:rPr>
          <w:lang w:val="de-DE"/>
        </w:rPr>
      </w:pPr>
    </w:p>
    <w:p w:rsidR="003703C0" w:rsidRPr="00565C3F" w:rsidRDefault="003703C0" w:rsidP="003703C0">
      <w:pPr>
        <w:pStyle w:val="berschrift3"/>
        <w:rPr>
          <w:lang w:val="de-DE"/>
        </w:rPr>
      </w:pPr>
      <w:r w:rsidRPr="00565C3F">
        <w:rPr>
          <w:lang w:val="de-DE"/>
        </w:rPr>
        <w:t>Benchmarkingclient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r>
        <w:rPr>
          <w:lang w:val="de-DE"/>
        </w:rPr>
        <w:t>Adminc</w:t>
      </w:r>
      <w:r w:rsidRPr="00565C3F">
        <w:rPr>
          <w:lang w:val="de-DE"/>
        </w:rPr>
        <w:t>lient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46DD" w:rsidRDefault="00D846DD">
      <w:r>
        <w:separator/>
      </w:r>
    </w:p>
  </w:endnote>
  <w:endnote w:type="continuationSeparator" w:id="0">
    <w:p w:rsidR="00D846DD" w:rsidRDefault="00D846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46DD" w:rsidRDefault="00D846DD"/>
  </w:footnote>
  <w:footnote w:type="continuationSeparator" w:id="0">
    <w:p w:rsidR="00D846DD" w:rsidRDefault="00D846DD">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w:t>
      </w:r>
      <w:r w:rsidR="00F56503" w:rsidRPr="004B5266">
        <w:rPr>
          <w:sz w:val="16"/>
          <w:szCs w:val="16"/>
          <w:lang w:val="de-DE"/>
        </w:rPr>
        <w:t xml:space="preserve">eration of concern“ beschreibt die Trennung zwischen Verantwortlichkeiten, Zuständigkeiten oder Aufgaben </w:t>
      </w:r>
      <w:r w:rsidR="00F56503" w:rsidRPr="004B5266">
        <w:rPr>
          <w:sz w:val="16"/>
          <w:szCs w:val="16"/>
          <w:highlight w:val="yellow"/>
          <w:lang w:val="de-DE"/>
        </w:rPr>
        <w:t>[QUELLE:ZOTERO: Effektive Softwarearchitekturen Seite 67]</w:t>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882031">
        <w:rPr>
          <w:lang w:val="de-DE"/>
        </w:rPr>
        <w:instrText xml:space="preserve"> ADDIN ZOTERO_ITEM CSL_CITATION {"citationID":"hg0k4662t","properties":{"formattedCitation":"[6]","plainCitation":"[6]"},"citationItems":[{"id":3255,"uris":["http://zotero.org/groups/753033/items/H7ZBQBP5"],"uri":["http://zotero.org/groups/753033/items/H7ZBQBP5"],"itemData":{"id":3255,"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882031" w:rsidRPr="00882031">
        <w:rPr>
          <w:lang w:val="de-DE"/>
        </w:rPr>
        <w:t>[6]</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882031">
        <w:rPr>
          <w:lang w:val="de-DE"/>
        </w:rPr>
        <w:instrText xml:space="preserve"> ADDIN ZOTERO_ITEM CSL_CITATION {"citationID":"1shrpgnk4k","properties":{"formattedCitation":"[7]","plainCitation":"[7]"},"citationItems":[{"id":3254,"uris":["http://zotero.org/groups/753033/items/BMH3JNKF"],"uri":["http://zotero.org/groups/753033/items/BMH3JNKF"],"itemData":{"id":3254,"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882031" w:rsidRPr="00882031">
        <w:rPr>
          <w:lang w:val="de-DE"/>
        </w:rPr>
        <w:t>[7]</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313F2F" w:rsidRPr="008972A8" w:rsidRDefault="00313F2F" w:rsidP="00313F2F">
      <w:pPr>
        <w:pStyle w:val="Funotentext"/>
        <w:rPr>
          <w:lang w:val="de-DE"/>
        </w:rPr>
      </w:pPr>
      <w:r>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590209">
      <w:rPr>
        <w:noProof/>
      </w:rPr>
      <w:t>2</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83559"/>
    <w:rsid w:val="001B50E6"/>
    <w:rsid w:val="001F7AE2"/>
    <w:rsid w:val="002233CA"/>
    <w:rsid w:val="00240812"/>
    <w:rsid w:val="00245A67"/>
    <w:rsid w:val="002620BB"/>
    <w:rsid w:val="002B1B6C"/>
    <w:rsid w:val="002B2111"/>
    <w:rsid w:val="002B39CD"/>
    <w:rsid w:val="002C1F32"/>
    <w:rsid w:val="002D2EDE"/>
    <w:rsid w:val="002D6EDE"/>
    <w:rsid w:val="002F6DA6"/>
    <w:rsid w:val="0030313B"/>
    <w:rsid w:val="00310DA8"/>
    <w:rsid w:val="00312283"/>
    <w:rsid w:val="00313F2F"/>
    <w:rsid w:val="00314C7D"/>
    <w:rsid w:val="00355199"/>
    <w:rsid w:val="00357378"/>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57E0B"/>
    <w:rsid w:val="00476326"/>
    <w:rsid w:val="004B3D2F"/>
    <w:rsid w:val="004B4DF1"/>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0209"/>
    <w:rsid w:val="00597EE5"/>
    <w:rsid w:val="005A7ADE"/>
    <w:rsid w:val="005C0F7C"/>
    <w:rsid w:val="005C1789"/>
    <w:rsid w:val="005C7C66"/>
    <w:rsid w:val="0061572C"/>
    <w:rsid w:val="006225CA"/>
    <w:rsid w:val="00627F18"/>
    <w:rsid w:val="006366C4"/>
    <w:rsid w:val="00636A6D"/>
    <w:rsid w:val="00640F0B"/>
    <w:rsid w:val="0064330C"/>
    <w:rsid w:val="006526C6"/>
    <w:rsid w:val="00665576"/>
    <w:rsid w:val="006740E1"/>
    <w:rsid w:val="006940C0"/>
    <w:rsid w:val="006C0FE8"/>
    <w:rsid w:val="006C3494"/>
    <w:rsid w:val="006C4F8A"/>
    <w:rsid w:val="006C647C"/>
    <w:rsid w:val="006D7C6B"/>
    <w:rsid w:val="006E07E6"/>
    <w:rsid w:val="006F275F"/>
    <w:rsid w:val="00713127"/>
    <w:rsid w:val="00716D5D"/>
    <w:rsid w:val="00731078"/>
    <w:rsid w:val="007427CC"/>
    <w:rsid w:val="0074640D"/>
    <w:rsid w:val="0075563B"/>
    <w:rsid w:val="00760126"/>
    <w:rsid w:val="007731CE"/>
    <w:rsid w:val="00786A23"/>
    <w:rsid w:val="00795719"/>
    <w:rsid w:val="007A1701"/>
    <w:rsid w:val="007A6C97"/>
    <w:rsid w:val="007E7255"/>
    <w:rsid w:val="007F46C3"/>
    <w:rsid w:val="007F60F4"/>
    <w:rsid w:val="0080571B"/>
    <w:rsid w:val="00805A3E"/>
    <w:rsid w:val="00807BC5"/>
    <w:rsid w:val="0081632D"/>
    <w:rsid w:val="00826C5A"/>
    <w:rsid w:val="00832EA6"/>
    <w:rsid w:val="0085194D"/>
    <w:rsid w:val="00866BE2"/>
    <w:rsid w:val="00870053"/>
    <w:rsid w:val="00882031"/>
    <w:rsid w:val="00884CB7"/>
    <w:rsid w:val="008972A8"/>
    <w:rsid w:val="008A0017"/>
    <w:rsid w:val="008A7497"/>
    <w:rsid w:val="008B1CEB"/>
    <w:rsid w:val="008C630A"/>
    <w:rsid w:val="008C66BA"/>
    <w:rsid w:val="008D0A2C"/>
    <w:rsid w:val="008D19BB"/>
    <w:rsid w:val="00910FCB"/>
    <w:rsid w:val="00912675"/>
    <w:rsid w:val="0092049D"/>
    <w:rsid w:val="00924ED0"/>
    <w:rsid w:val="00930538"/>
    <w:rsid w:val="00933495"/>
    <w:rsid w:val="00934890"/>
    <w:rsid w:val="009370DA"/>
    <w:rsid w:val="0094599C"/>
    <w:rsid w:val="00953ECF"/>
    <w:rsid w:val="009651CB"/>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0554"/>
    <w:rsid w:val="00A41C50"/>
    <w:rsid w:val="00A6022C"/>
    <w:rsid w:val="00A640EA"/>
    <w:rsid w:val="00A64316"/>
    <w:rsid w:val="00A6598C"/>
    <w:rsid w:val="00A66306"/>
    <w:rsid w:val="00A75936"/>
    <w:rsid w:val="00AB0BFD"/>
    <w:rsid w:val="00AB3C37"/>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468F"/>
    <w:rsid w:val="00D772EE"/>
    <w:rsid w:val="00D846DD"/>
    <w:rsid w:val="00D855D2"/>
    <w:rsid w:val="00D90770"/>
    <w:rsid w:val="00D92807"/>
    <w:rsid w:val="00DB210B"/>
    <w:rsid w:val="00DB6B57"/>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4946"/>
    <w:rsid w:val="00EC601F"/>
    <w:rsid w:val="00EE1CEB"/>
    <w:rsid w:val="00EF1337"/>
    <w:rsid w:val="00EF48E1"/>
    <w:rsid w:val="00F15986"/>
    <w:rsid w:val="00F54C40"/>
    <w:rsid w:val="00F56503"/>
    <w:rsid w:val="00F62D48"/>
    <w:rsid w:val="00F643C3"/>
    <w:rsid w:val="00F67334"/>
    <w:rsid w:val="00F67812"/>
    <w:rsid w:val="00F84C54"/>
    <w:rsid w:val="00F93C74"/>
    <w:rsid w:val="00F9631F"/>
    <w:rsid w:val="00FB6F76"/>
    <w:rsid w:val="00FB755E"/>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hyperlink" Target="https://docs.oracle.com/cd/E19798-01/821-1841/bncfw/index.html"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6C148E-C2A4-4792-89CC-EB75C7312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7221</Words>
  <Characters>45498</Characters>
  <Application>Microsoft Office Word</Application>
  <DocSecurity>0</DocSecurity>
  <Lines>379</Lines>
  <Paragraphs>105</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5261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Felix</cp:lastModifiedBy>
  <cp:revision>5</cp:revision>
  <cp:lastPrinted>2004-03-23T09:00:00Z</cp:lastPrinted>
  <dcterms:created xsi:type="dcterms:W3CDTF">2016-12-17T08:05:00Z</dcterms:created>
  <dcterms:modified xsi:type="dcterms:W3CDTF">2016-12-1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rOarz9c"/&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